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3FFB" w14:textId="77777777" w:rsidR="007416CC" w:rsidRDefault="001E5656" w:rsidP="007416CC">
      <w:pPr>
        <w:spacing w:line="480" w:lineRule="auto"/>
        <w:rPr>
          <w:b/>
        </w:rPr>
      </w:pPr>
      <w:r>
        <w:rPr>
          <w:b/>
        </w:rPr>
        <w:t>Comparing metrics of species distribution change across spatial scales with spatiotemporal models</w:t>
      </w:r>
    </w:p>
    <w:p w14:paraId="3290417E" w14:textId="77777777" w:rsidR="007416CC" w:rsidRDefault="007416CC" w:rsidP="007416CC">
      <w:pPr>
        <w:spacing w:line="480" w:lineRule="auto"/>
        <w:rPr>
          <w:b/>
        </w:rPr>
      </w:pPr>
    </w:p>
    <w:p w14:paraId="7A21F947" w14:textId="7C390560" w:rsidR="00F74DB4" w:rsidRPr="007416CC" w:rsidRDefault="00F74DB4" w:rsidP="007416CC">
      <w:pPr>
        <w:spacing w:line="480" w:lineRule="auto"/>
        <w:rPr>
          <w:b/>
        </w:rPr>
      </w:pPr>
      <w:r>
        <w:rPr>
          <w:b/>
        </w:rPr>
        <w:t>Abstract</w:t>
      </w:r>
    </w:p>
    <w:p w14:paraId="528A25CD" w14:textId="04D4B889" w:rsidR="00856D17" w:rsidRPr="00856D17" w:rsidRDefault="00856D17" w:rsidP="00D26510">
      <w:pPr>
        <w:spacing w:after="160" w:line="480" w:lineRule="auto"/>
      </w:pPr>
      <w:r w:rsidRPr="00856D17">
        <w:t xml:space="preserve">Species distribution models and environmental niche models </w:t>
      </w:r>
      <w:r w:rsidR="00515309">
        <w:t xml:space="preserve">used </w:t>
      </w:r>
      <w:r w:rsidRPr="00856D17">
        <w:t xml:space="preserve">to understand how species change over space and time have </w:t>
      </w:r>
      <w:r w:rsidR="00515309" w:rsidRPr="00856D17">
        <w:t xml:space="preserve">rapidly </w:t>
      </w:r>
      <w:r w:rsidRPr="00856D17">
        <w:t>evolved over the last decade, and these approaches ha</w:t>
      </w:r>
      <w:r w:rsidR="00A82880">
        <w:t>ve seen wide use in application</w:t>
      </w:r>
      <w:r w:rsidRPr="00856D17">
        <w:t xml:space="preserve"> to </w:t>
      </w:r>
      <w:r w:rsidR="00A82880">
        <w:t>terrestrial and marine species</w:t>
      </w:r>
      <w:r w:rsidRPr="00856D17">
        <w:t xml:space="preserve">. In addition to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w:t>
      </w:r>
      <w:r w:rsidR="00A82880">
        <w:t>a</w:t>
      </w:r>
      <w:r w:rsidRPr="00856D17">
        <w:t xml:space="preserve"> species occurs. A limitation in all of these metrics is that change may not be heterogeneous. </w:t>
      </w:r>
      <w:r w:rsidR="00A82880">
        <w:t>W</w:t>
      </w:r>
      <w:r w:rsidRPr="00856D17">
        <w:t xml:space="preserve">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To demonstrate the utility of this new approach, we focus on the application of th</w:t>
      </w:r>
      <w:r w:rsidR="00A82880">
        <w:t>is model to a community of well-</w:t>
      </w:r>
      <w:r w:rsidRPr="00856D17">
        <w:t xml:space="preserve">studied marine fish species on the </w:t>
      </w:r>
      <w:r w:rsidR="00A82880">
        <w:t>U.S. West Coast</w:t>
      </w:r>
      <w:r w:rsidRPr="00856D17">
        <w:t xml:space="preserve"> (19 species, representing a wide range of presence-absence and densities). </w:t>
      </w:r>
      <w:r w:rsidR="00762D9B">
        <w:t>Results from c</w:t>
      </w:r>
      <w:r w:rsidR="00762D9B" w:rsidRPr="00856D17">
        <w:t xml:space="preserve">onventional </w:t>
      </w:r>
      <w:r w:rsidRPr="00856D17">
        <w:t xml:space="preserve">model selection </w:t>
      </w:r>
      <w:r w:rsidR="00762D9B">
        <w:t>indicate</w:t>
      </w:r>
      <w:r w:rsidRPr="00856D17">
        <w:t xml:space="preserve">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w:t>
      </w:r>
      <w:r w:rsidR="00863021">
        <w:t xml:space="preserve"> heterogeneous or</w:t>
      </w:r>
      <w:r w:rsidRPr="00856D17">
        <w:t xml:space="preserve"> homogenous. Using cluste</w:t>
      </w:r>
      <w:r w:rsidR="0086601C">
        <w:t xml:space="preserve">r analysis to identify </w:t>
      </w:r>
      <w:r w:rsidR="00863021">
        <w:t xml:space="preserve">regions </w:t>
      </w:r>
      <w:r w:rsidR="00DA0754">
        <w:t xml:space="preserve">of homogenous change </w:t>
      </w:r>
      <w:r w:rsidR="0086601C">
        <w:t xml:space="preserve">resulted in support for </w:t>
      </w:r>
      <w:r w:rsidRPr="00856D17">
        <w:t>2 or 3 regions</w:t>
      </w:r>
      <w:r w:rsidR="0086601C">
        <w:t xml:space="preserve"> for most species</w:t>
      </w:r>
      <w:r w:rsidRPr="00856D17">
        <w:t xml:space="preserve">. Conventional summary </w:t>
      </w:r>
      <w:r w:rsidR="00ED4845">
        <w:t>metrics</w:t>
      </w:r>
      <w:r w:rsidRPr="00856D17">
        <w:t>, such as center of gravity, can then be calculated on each region</w:t>
      </w:r>
      <w:r w:rsidR="00DA0754">
        <w:t>. We use this approach to</w:t>
      </w:r>
      <w:r w:rsidRPr="00856D17">
        <w:t xml:space="preserve"> illustrat</w:t>
      </w:r>
      <w:r w:rsidR="00DA0754">
        <w:t>e</w:t>
      </w:r>
      <w:r w:rsidRPr="00856D17">
        <w:t xml:space="preserve"> that </w:t>
      </w:r>
      <w:r w:rsidRPr="00856D17">
        <w:lastRenderedPageBreak/>
        <w:t xml:space="preserve">change is more nuanced than what is expressed via global metrics. Using </w:t>
      </w:r>
      <w:proofErr w:type="spellStart"/>
      <w:r w:rsidRPr="00856D17">
        <w:t>arrowtooth</w:t>
      </w:r>
      <w:proofErr w:type="spellEnd"/>
      <w:r w:rsidRPr="00856D17">
        <w:t xml:space="preserve"> flounder </w:t>
      </w:r>
      <w:r w:rsidR="008456D6">
        <w:t>(</w:t>
      </w:r>
      <w:proofErr w:type="spellStart"/>
      <w:r w:rsidR="0086601C" w:rsidRPr="0086601C">
        <w:rPr>
          <w:i/>
        </w:rPr>
        <w:t>Atheresthes</w:t>
      </w:r>
      <w:proofErr w:type="spellEnd"/>
      <w:r w:rsidR="0086601C" w:rsidRPr="0086601C">
        <w:rPr>
          <w:i/>
        </w:rPr>
        <w:t xml:space="preserve"> </w:t>
      </w:r>
      <w:proofErr w:type="spellStart"/>
      <w:r w:rsidR="0086601C" w:rsidRPr="0086601C">
        <w:rPr>
          <w:i/>
        </w:rPr>
        <w:t>stomias</w:t>
      </w:r>
      <w:proofErr w:type="spellEnd"/>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rsidP="00D26510">
      <w:pPr>
        <w:spacing w:after="160" w:line="480" w:lineRule="auto"/>
        <w:rPr>
          <w:b/>
        </w:rPr>
      </w:pPr>
    </w:p>
    <w:p w14:paraId="38BE446B" w14:textId="3DDA7780" w:rsidR="00F74DB4" w:rsidRDefault="00597FE6" w:rsidP="00D26510">
      <w:pPr>
        <w:spacing w:after="160" w:line="480"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D26510">
      <w:pPr>
        <w:spacing w:after="120" w:line="480" w:lineRule="auto"/>
        <w:rPr>
          <w:b/>
        </w:rPr>
      </w:pPr>
      <w:r>
        <w:rPr>
          <w:b/>
        </w:rPr>
        <w:lastRenderedPageBreak/>
        <w:t>Introduction</w:t>
      </w:r>
    </w:p>
    <w:p w14:paraId="12FA54C0" w14:textId="26AF0D64" w:rsidR="0089470C" w:rsidRDefault="0089470C" w:rsidP="00D26510">
      <w:pPr>
        <w:spacing w:after="120" w:line="480" w:lineRule="auto"/>
      </w:pPr>
      <w:r>
        <w:t>In the fields of natural resource conservation, management and global change biology, demand for</w:t>
      </w:r>
      <w:r w:rsidR="00A82880">
        <w:t xml:space="preserve"> </w:t>
      </w:r>
      <w:r>
        <w:t>and implementation of</w:t>
      </w:r>
      <w:r w:rsidR="00A82880">
        <w:t xml:space="preserve"> </w:t>
      </w:r>
      <w:r>
        <w:t xml:space="preserve">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w:t>
      </w:r>
      <w:r w:rsidR="00515309">
        <w:t>,</w:t>
      </w:r>
      <w:r>
        <w:t xml:space="preserve">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D26510">
      <w:pPr>
        <w:spacing w:after="120" w:line="480"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w:t>
      </w:r>
      <w:r w:rsidR="0089470C">
        <w:lastRenderedPageBreak/>
        <w:t>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62C3C6DD" w:rsidR="0089470C" w:rsidRDefault="0089470C" w:rsidP="00D26510">
      <w:pPr>
        <w:spacing w:after="120" w:line="480"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D15182">
        <w: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D15182">
        <w: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D15182">
        <w: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3C527FA5" w:rsidR="0089470C" w:rsidRDefault="0089470C" w:rsidP="00D26510">
      <w:pPr>
        <w:spacing w:after="120" w:line="480" w:lineRule="auto"/>
        <w:ind w:firstLine="720"/>
      </w:pPr>
      <w:r>
        <w:t xml:space="preserve">Techniques for estimating how fish populations vary over space and time have evolved rapidly over the last 5 years. The largest methodological changes have been advances in spatiotemporal </w:t>
      </w:r>
      <w:r w:rsidR="00DA0754">
        <w:t xml:space="preserve">analyses </w:t>
      </w:r>
      <w:r>
        <w:t xml:space="preserve">that have modeled space continuously and explicitly accounted for spatial autocorrelation between spatially-referenced observations that are proximate in both space and time </w:t>
      </w:r>
      <w:r>
        <w:fldChar w:fldCharType="begin"/>
      </w:r>
      <w:r w:rsidR="00D15182">
        <w: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515309">
        <w:t xml:space="preserve">have in </w:t>
      </w:r>
      <w:r w:rsidR="00707973">
        <w:t xml:space="preserve">many </w:t>
      </w:r>
      <w:r w:rsidR="00515309">
        <w:t>applications</w:t>
      </w:r>
      <w:r w:rsidR="00707973">
        <w:t xml:space="preserve">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D15182">
        <w: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w:t>
      </w:r>
      <w:r w:rsidR="00B27A54">
        <w:lastRenderedPageBreak/>
        <w:t xml:space="preserve">or </w:t>
      </w:r>
      <w:r>
        <w:t xml:space="preserve">VAST </w:t>
      </w:r>
      <w:r>
        <w:fldChar w:fldCharType="begin"/>
      </w:r>
      <w:r w:rsidR="00D15182">
        <w: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rsidR="001C04EA">
        <w:t>,</w:t>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D15182">
        <w: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3E5EB2D8" w:rsidR="0089470C" w:rsidRDefault="0089470C" w:rsidP="00D26510">
      <w:pPr>
        <w:spacing w:after="120" w:line="480"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D15182">
        <w: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D15182">
        <w: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rsidR="00D66A11">
        <w:t>,</w:t>
      </w:r>
      <w:r>
        <w:t xml:space="preserve"> and annual effects are included as factors to allow for unbiased estimates of trends. Additional extensions include the incorporation of covariates such as depth </w:t>
      </w:r>
      <w:r>
        <w:fldChar w:fldCharType="begin"/>
      </w:r>
      <w:r w:rsidR="00D15182">
        <w: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D15182">
        <w: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D26510">
      <w:pPr>
        <w:spacing w:after="120" w:line="480"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w:t>
      </w:r>
      <w:r>
        <w:lastRenderedPageBreak/>
        <w:t xml:space="preserve">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D26510">
      <w:pPr>
        <w:spacing w:after="120" w:line="480" w:lineRule="auto"/>
      </w:pPr>
    </w:p>
    <w:p w14:paraId="5EB0E09A" w14:textId="027CAD94" w:rsidR="002D09CF" w:rsidRPr="00963112" w:rsidRDefault="00A51946" w:rsidP="00D26510">
      <w:pPr>
        <w:spacing w:after="120" w:line="480" w:lineRule="auto"/>
      </w:pPr>
      <w:r>
        <w:rPr>
          <w:b/>
        </w:rPr>
        <w:t>Material and m</w:t>
      </w:r>
      <w:r w:rsidR="002D09CF" w:rsidRPr="00166AA7">
        <w:rPr>
          <w:b/>
        </w:rPr>
        <w:t>ethods</w:t>
      </w:r>
    </w:p>
    <w:p w14:paraId="5D98CA3C" w14:textId="38EDBB65" w:rsidR="00216F6D" w:rsidRPr="009F6418" w:rsidRDefault="00216F6D" w:rsidP="00D26510">
      <w:pPr>
        <w:spacing w:after="120" w:line="480" w:lineRule="auto"/>
        <w:rPr>
          <w:i/>
        </w:rPr>
      </w:pPr>
      <w:r w:rsidRPr="00216F6D">
        <w:rPr>
          <w:i/>
        </w:rPr>
        <w:t xml:space="preserve">Spatial GLMM </w:t>
      </w:r>
      <w:r w:rsidR="00A82880">
        <w:rPr>
          <w:i/>
        </w:rPr>
        <w:t>o</w:t>
      </w:r>
      <w:r w:rsidRPr="00216F6D">
        <w:rPr>
          <w:i/>
        </w:rPr>
        <w:t>verview</w:t>
      </w:r>
    </w:p>
    <w:p w14:paraId="3A6DD311" w14:textId="40992D97" w:rsidR="00CB4A97" w:rsidRPr="002D6DFC" w:rsidRDefault="002D09CF" w:rsidP="00D26510">
      <w:pPr>
        <w:spacing w:after="120" w:line="480" w:lineRule="auto"/>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r w:rsidR="00D15182">
        <w: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D15182">
        <w: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D15182">
        <w: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D26510">
      <w:pPr>
        <w:spacing w:after="120" w:line="480" w:lineRule="auto"/>
      </w:pPr>
    </w:p>
    <w:p w14:paraId="1AF9220F" w14:textId="7F4FA9B6" w:rsidR="00CB4A97" w:rsidRDefault="002D09CF" w:rsidP="00D26510">
      <w:pPr>
        <w:spacing w:after="120" w:line="480" w:lineRule="auto"/>
        <w:jc w:val="center"/>
      </w:pPr>
      <m:oMath>
        <m: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D26510">
      <w:pPr>
        <w:spacing w:after="120" w:line="480" w:lineRule="auto"/>
      </w:pPr>
    </w:p>
    <w:p w14:paraId="5CAB5269" w14:textId="724C51E8" w:rsidR="002D09CF" w:rsidRPr="002D6DFC" w:rsidRDefault="002D09CF" w:rsidP="00D26510">
      <w:pPr>
        <w:spacing w:after="120" w:line="480" w:lineRule="auto"/>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D15182">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D15182">
        <w: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D15182">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693194E2" w:rsidR="00CB4A97" w:rsidRPr="002D6DFC" w:rsidRDefault="002D09CF" w:rsidP="00D26510">
      <w:pPr>
        <w:spacing w:after="120" w:line="480" w:lineRule="auto"/>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Estimates of spatial trends may be derived from spatial and</w:t>
      </w:r>
      <w:r w:rsidR="00A41796">
        <w:t xml:space="preserve"> spatiotemporal </w:t>
      </w:r>
      <w:proofErr w:type="gramStart"/>
      <w:r w:rsidR="00A41796">
        <w:t>fields</w:t>
      </w:r>
      <w:proofErr w:type="gramEnd"/>
      <w:r w:rsidR="00A41796">
        <w:t xml:space="preserve">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in the simplest case, each value in the field represents the spatially-explicit linear trend of the response over the entire time series)</w:t>
      </w:r>
      <w:r w:rsidRPr="002D6DFC">
        <w:t xml:space="preserve">. Extending the model above, this becomes </w:t>
      </w:r>
    </w:p>
    <w:p w14:paraId="03C2E8ED" w14:textId="77777777" w:rsidR="00CB4A97" w:rsidRDefault="00CB4A97" w:rsidP="00D26510">
      <w:pPr>
        <w:spacing w:after="120" w:line="480" w:lineRule="auto"/>
        <w:rPr>
          <w:rFonts w:eastAsiaTheme="minorEastAsia"/>
        </w:rPr>
      </w:pPr>
    </w:p>
    <w:p w14:paraId="66BADD85" w14:textId="5B58AC9A" w:rsidR="00CB4A97" w:rsidRDefault="002D09CF" w:rsidP="00D26510">
      <w:pPr>
        <w:spacing w:after="120" w:line="480" w:lineRule="auto"/>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D26510">
      <w:pPr>
        <w:spacing w:after="120" w:line="480" w:lineRule="auto"/>
        <w:rPr>
          <w:rFonts w:eastAsiaTheme="minorEastAsia"/>
        </w:rPr>
      </w:pPr>
    </w:p>
    <w:p w14:paraId="24456555" w14:textId="152EABA6" w:rsidR="002D6DFC" w:rsidRDefault="002D09CF" w:rsidP="00D26510">
      <w:pPr>
        <w:spacing w:after="120" w:line="480" w:lineRule="auto"/>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p>
    <w:p w14:paraId="2A4C1D37" w14:textId="77777777" w:rsidR="002D09CF" w:rsidRPr="002D6DFC" w:rsidRDefault="002D09CF" w:rsidP="00D26510">
      <w:pPr>
        <w:spacing w:after="120" w:line="480" w:lineRule="auto"/>
      </w:pPr>
    </w:p>
    <w:p w14:paraId="2F7A74A8" w14:textId="1B021C26" w:rsidR="00D42716" w:rsidRPr="002D6DFC" w:rsidRDefault="002D09CF" w:rsidP="00D26510">
      <w:pPr>
        <w:spacing w:after="120" w:line="480" w:lineRule="auto"/>
        <w:rPr>
          <w:i/>
        </w:rPr>
      </w:pPr>
      <w:r w:rsidRPr="002D6DFC">
        <w:rPr>
          <w:i/>
        </w:rPr>
        <w:t>Testing the ability to recover spatial trends</w:t>
      </w:r>
    </w:p>
    <w:p w14:paraId="4032B487" w14:textId="68792D64" w:rsidR="001F7F7D" w:rsidRDefault="00047600" w:rsidP="00D26510">
      <w:pPr>
        <w:spacing w:after="120" w:line="480"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 xml:space="preserve">correlations between predicted and observed values). For each combination of parameter values, we </w:t>
      </w:r>
      <w:r w:rsidR="001F7F7D">
        <w:lastRenderedPageBreak/>
        <w:t xml:space="preserve">simulated 100 random datasets. Code </w:t>
      </w:r>
      <w:r w:rsidR="007416CC">
        <w:t xml:space="preserve">and data necessary </w:t>
      </w:r>
      <w:r w:rsidR="001F7F7D">
        <w:t xml:space="preserve">to replicate this analysis </w:t>
      </w:r>
      <w:r w:rsidR="007416CC">
        <w:t>are</w:t>
      </w:r>
      <w:r w:rsidR="001F7F7D">
        <w:t xml:space="preserve"> included in the repository for this project</w:t>
      </w:r>
      <w:r w:rsidR="004A4795">
        <w:t xml:space="preserve"> (</w:t>
      </w:r>
      <w:hyperlink r:id="rId7"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D26510">
      <w:pPr>
        <w:spacing w:after="120" w:line="480" w:lineRule="auto"/>
        <w:ind w:firstLine="720"/>
      </w:pPr>
    </w:p>
    <w:p w14:paraId="7EAB5927" w14:textId="0A07667C" w:rsidR="00CB4A97" w:rsidRPr="00454BC9" w:rsidRDefault="00CB4A97" w:rsidP="00D26510">
      <w:pPr>
        <w:spacing w:after="120" w:line="480"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305ADFB1" w:rsidR="009C4CF6" w:rsidRPr="00BA2C9A" w:rsidRDefault="006F0F50" w:rsidP="00D26510">
      <w:pPr>
        <w:spacing w:after="120" w:line="480" w:lineRule="auto"/>
      </w:pPr>
      <w:r w:rsidRPr="00BA2C9A">
        <w:t>As an example</w:t>
      </w:r>
      <w:r w:rsidR="00F10C90" w:rsidRPr="00BA2C9A">
        <w:t xml:space="preserve"> of how the spatial trend model can be applied to improve the interpretation of changes in spatial distribution</w:t>
      </w:r>
      <w:r w:rsidRPr="00BA2C9A">
        <w:t xml:space="preserve">, we fit the </w:t>
      </w:r>
      <w:r w:rsidR="00306407" w:rsidRPr="00BA2C9A">
        <w:t>spatial-trend model</w:t>
      </w:r>
      <w:r w:rsidRPr="00BA2C9A">
        <w:t xml:space="preserve"> to</w:t>
      </w:r>
      <w:r w:rsidR="00751649" w:rsidRPr="00BA2C9A">
        <w:t xml:space="preserve"> </w:t>
      </w:r>
      <w:proofErr w:type="spellStart"/>
      <w:r w:rsidR="00751649" w:rsidRPr="00BA2C9A">
        <w:t>groundfish</w:t>
      </w:r>
      <w:proofErr w:type="spellEnd"/>
      <w:r w:rsidR="00751649" w:rsidRPr="00BA2C9A">
        <w:t xml:space="preserve"> </w:t>
      </w:r>
      <w:r w:rsidR="0089470C" w:rsidRPr="00BA2C9A">
        <w:t xml:space="preserve">data collected </w:t>
      </w:r>
      <w:r w:rsidRPr="00BA2C9A">
        <w:t xml:space="preserve">from a fishery-independent survey along the US </w:t>
      </w:r>
      <w:r w:rsidR="00860B19" w:rsidRPr="00BA2C9A">
        <w:t>W</w:t>
      </w:r>
      <w:r w:rsidRPr="00BA2C9A">
        <w:t xml:space="preserve">est </w:t>
      </w:r>
      <w:r w:rsidR="00860B19" w:rsidRPr="00BA2C9A">
        <w:t>C</w:t>
      </w:r>
      <w:r w:rsidRPr="00BA2C9A">
        <w:t>oast</w:t>
      </w:r>
      <w:r w:rsidR="008F53D3" w:rsidRPr="00BA2C9A">
        <w:t xml:space="preserve">: the NOAA Fisheries, Northwest Fisheries Science Center, US West Coast </w:t>
      </w:r>
      <w:proofErr w:type="spellStart"/>
      <w:r w:rsidR="008F53D3" w:rsidRPr="00BA2C9A">
        <w:t>Groundfish</w:t>
      </w:r>
      <w:proofErr w:type="spellEnd"/>
      <w:r w:rsidR="008F53D3" w:rsidRPr="00BA2C9A">
        <w:t xml:space="preserve"> Bottom Trawl Survey</w:t>
      </w:r>
      <w:r w:rsidR="00192C69" w:rsidRPr="00BA2C9A">
        <w:t xml:space="preserve"> </w:t>
      </w:r>
      <w:r w:rsidR="00192C69" w:rsidRPr="00BA2C9A">
        <w:fldChar w:fldCharType="begin"/>
      </w:r>
      <w:r w:rsidR="00192C69" w:rsidRPr="00BA2C9A">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sidRPr="00BA2C9A">
        <w:fldChar w:fldCharType="separate"/>
      </w:r>
      <w:r w:rsidR="00192C69" w:rsidRPr="00BA2C9A">
        <w:t>(Keller et al. 2017)</w:t>
      </w:r>
      <w:r w:rsidR="00192C69" w:rsidRPr="00BA2C9A">
        <w:fldChar w:fldCharType="end"/>
      </w:r>
      <w:r w:rsidR="005E1879" w:rsidRPr="00BA2C9A">
        <w:t xml:space="preserve"> from 2003 to 2018</w:t>
      </w:r>
      <w:r w:rsidR="008F53D3" w:rsidRPr="00BA2C9A">
        <w:t xml:space="preserve">. </w:t>
      </w:r>
      <w:r w:rsidR="009A44C9" w:rsidRPr="00BA2C9A">
        <w:t xml:space="preserve">This survey </w:t>
      </w:r>
      <w:r w:rsidR="00704795" w:rsidRPr="00BA2C9A">
        <w:t>represents an ideal case study because it has been used extensively in testing new index standardization methods</w:t>
      </w:r>
      <w:r w:rsidR="009C4CF6" w:rsidRPr="00BA2C9A">
        <w:t xml:space="preserve"> for stock assessments</w:t>
      </w:r>
      <w:r w:rsidR="000C6F4A" w:rsidRPr="00BA2C9A">
        <w:t xml:space="preserve"> </w:t>
      </w:r>
      <w:r w:rsidR="000C6F4A" w:rsidRPr="00BA2C9A">
        <w:fldChar w:fldCharType="begin"/>
      </w:r>
      <w:r w:rsidR="00D15182" w:rsidRPr="00BA2C9A">
        <w: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sidRPr="00BA2C9A">
        <w:fldChar w:fldCharType="separate"/>
      </w:r>
      <w:r w:rsidR="000C6F4A" w:rsidRPr="00BA2C9A">
        <w:rPr>
          <w:noProof/>
        </w:rPr>
        <w:t>(Thorson et al. 2015)</w:t>
      </w:r>
      <w:r w:rsidR="000C6F4A" w:rsidRPr="00BA2C9A">
        <w:fldChar w:fldCharType="end"/>
      </w:r>
      <w:r w:rsidR="00704795" w:rsidRPr="00BA2C9A">
        <w:t>, is publicly available (</w:t>
      </w:r>
      <w:hyperlink r:id="rId8" w:history="1">
        <w:r w:rsidR="00704795" w:rsidRPr="00BA2C9A">
          <w:rPr>
            <w:rStyle w:val="Hyperlink"/>
          </w:rPr>
          <w:t>https://www.nwfsc.noaa.gov/data/map</w:t>
        </w:r>
      </w:hyperlink>
      <w:r w:rsidR="00704795" w:rsidRPr="00BA2C9A">
        <w:t xml:space="preserve">), and </w:t>
      </w:r>
      <w:r w:rsidR="009C4CF6" w:rsidRPr="00BA2C9A">
        <w:t>has been used to develop coast</w:t>
      </w:r>
      <w:r w:rsidR="00B676A7" w:rsidRPr="00BA2C9A">
        <w:t>-</w:t>
      </w:r>
      <w:r w:rsidR="009C4CF6" w:rsidRPr="00BA2C9A">
        <w:t>wide indicators, including shifts in center of gravity</w:t>
      </w:r>
      <w:r w:rsidR="00BF2CBC" w:rsidRPr="00BA2C9A">
        <w:t xml:space="preserve"> </w:t>
      </w:r>
      <w:r w:rsidR="00BF2CBC" w:rsidRPr="00BA2C9A">
        <w:fldChar w:fldCharType="begin"/>
      </w:r>
      <w:r w:rsidR="00D15182" w:rsidRPr="00BA2C9A">
        <w: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sidRPr="00BA2C9A">
        <w:fldChar w:fldCharType="separate"/>
      </w:r>
      <w:r w:rsidR="00BF2CBC" w:rsidRPr="00BA2C9A">
        <w:rPr>
          <w:noProof/>
        </w:rPr>
        <w:t>(Thorson et al. 2016)</w:t>
      </w:r>
      <w:r w:rsidR="00BF2CBC" w:rsidRPr="00BA2C9A">
        <w:fldChar w:fldCharType="end"/>
      </w:r>
      <w:r w:rsidR="009C4CF6" w:rsidRPr="00BA2C9A">
        <w:t xml:space="preserve">. </w:t>
      </w:r>
      <w:r w:rsidR="00F03024" w:rsidRPr="00BA2C9A">
        <w:t xml:space="preserve">We </w:t>
      </w:r>
      <w:r w:rsidR="003D219B" w:rsidRPr="00BA2C9A">
        <w:t xml:space="preserve">selected </w:t>
      </w:r>
      <w:r w:rsidR="006F0B46" w:rsidRPr="00BA2C9A">
        <w:t>19</w:t>
      </w:r>
      <w:r w:rsidR="003D219B" w:rsidRPr="00BA2C9A">
        <w:t xml:space="preserve"> </w:t>
      </w:r>
      <w:proofErr w:type="spellStart"/>
      <w:r w:rsidR="0089470C" w:rsidRPr="00BA2C9A">
        <w:t>groundfish</w:t>
      </w:r>
      <w:proofErr w:type="spellEnd"/>
      <w:r w:rsidR="0089470C" w:rsidRPr="00BA2C9A">
        <w:t xml:space="preserve"> </w:t>
      </w:r>
      <w:r w:rsidR="003D219B" w:rsidRPr="00BA2C9A">
        <w:t>species to model</w:t>
      </w:r>
      <w:r w:rsidR="009C4CF6" w:rsidRPr="00BA2C9A">
        <w:t xml:space="preserve"> in this analysis</w:t>
      </w:r>
      <w:r w:rsidR="003D219B" w:rsidRPr="00BA2C9A">
        <w:t xml:space="preserve"> based on a combination of high commercial landings, market value, conservation concern, and prevalence in the survey data</w:t>
      </w:r>
      <w:r w:rsidR="002D6DFC" w:rsidRPr="00BA2C9A">
        <w:t xml:space="preserve"> (Table </w:t>
      </w:r>
      <w:r w:rsidR="0046021E" w:rsidRPr="00BA2C9A">
        <w:t>S2</w:t>
      </w:r>
      <w:r w:rsidR="002D6DFC" w:rsidRPr="00BA2C9A">
        <w:t>)</w:t>
      </w:r>
      <w:r w:rsidR="003D219B" w:rsidRPr="00BA2C9A">
        <w:t>.</w:t>
      </w:r>
      <w:r w:rsidR="00DC32E2" w:rsidRPr="00BA2C9A">
        <w:t xml:space="preserve"> </w:t>
      </w:r>
      <w:r w:rsidR="00B676A7" w:rsidRPr="00BA2C9A">
        <w:t xml:space="preserve">It is important to note that the distributions of many of these species extend farther to the north and south. Therefore conclusions </w:t>
      </w:r>
      <w:r w:rsidR="00AD28B6" w:rsidRPr="00BA2C9A">
        <w:t>from</w:t>
      </w:r>
      <w:r w:rsidR="00B676A7" w:rsidRPr="00BA2C9A">
        <w:t xml:space="preserve"> these analyses only describe the dynamics of their </w:t>
      </w:r>
      <w:r w:rsidR="00AD28B6" w:rsidRPr="00BA2C9A">
        <w:t>density</w:t>
      </w:r>
      <w:r w:rsidR="00B676A7" w:rsidRPr="00BA2C9A">
        <w:t xml:space="preserve"> distribution within the survey area, and not their entire range.</w:t>
      </w:r>
    </w:p>
    <w:p w14:paraId="1C5E7FBE" w14:textId="4CE313D3" w:rsidR="009C4CF6" w:rsidRPr="00BA2C9A" w:rsidRDefault="00047600" w:rsidP="00D26510">
      <w:pPr>
        <w:spacing w:after="120" w:line="480" w:lineRule="auto"/>
        <w:ind w:firstLine="720"/>
      </w:pPr>
      <w:r w:rsidRPr="00BA2C9A">
        <w:t xml:space="preserve">We </w:t>
      </w:r>
      <w:r w:rsidR="009B4FC6" w:rsidRPr="00BA2C9A">
        <w:t>fit spatial GLMM</w:t>
      </w:r>
      <w:r w:rsidR="00584268" w:rsidRPr="00BA2C9A">
        <w:t>s</w:t>
      </w:r>
      <w:r w:rsidR="009B4FC6" w:rsidRPr="00BA2C9A">
        <w:t xml:space="preserve"> </w:t>
      </w:r>
      <w:r w:rsidR="00584268" w:rsidRPr="00BA2C9A">
        <w:t xml:space="preserve">with and </w:t>
      </w:r>
      <w:r w:rsidR="009B4FC6" w:rsidRPr="00BA2C9A">
        <w:t xml:space="preserve">without a </w:t>
      </w:r>
      <w:r w:rsidR="00584268" w:rsidRPr="00BA2C9A">
        <w:t xml:space="preserve">spatial </w:t>
      </w:r>
      <w:r w:rsidR="009B4FC6" w:rsidRPr="00BA2C9A">
        <w:t>trend to each species</w:t>
      </w:r>
      <w:r w:rsidRPr="00BA2C9A">
        <w:t xml:space="preserve"> to evaluate whether the spatial trend may be appropriate for modeling how these 19 species change over time</w:t>
      </w:r>
      <w:r w:rsidR="009B4FC6" w:rsidRPr="00BA2C9A">
        <w:t xml:space="preserve">. We allowed </w:t>
      </w:r>
      <w:r w:rsidR="00584268" w:rsidRPr="00BA2C9A">
        <w:t>both</w:t>
      </w:r>
      <w:r w:rsidR="009B4FC6" w:rsidRPr="00BA2C9A">
        <w:t xml:space="preserve"> model</w:t>
      </w:r>
      <w:r w:rsidR="00584268" w:rsidRPr="00BA2C9A">
        <w:t>s</w:t>
      </w:r>
      <w:r w:rsidR="009B4FC6" w:rsidRPr="00BA2C9A">
        <w:t xml:space="preserve"> to include spatial and spatiotemporal components (independent </w:t>
      </w:r>
      <w:r w:rsidR="0089470C" w:rsidRPr="00BA2C9A">
        <w:t>by year</w:t>
      </w:r>
      <w:r w:rsidR="008A2168" w:rsidRPr="00BA2C9A">
        <w:t xml:space="preserve">, </w:t>
      </w:r>
      <w:r w:rsidR="00373951" w:rsidRPr="00BA2C9A">
        <w:t>because</w:t>
      </w:r>
      <w:r w:rsidR="008A2168" w:rsidRPr="00BA2C9A">
        <w:t xml:space="preserve"> preliminary testing indicated that including </w:t>
      </w:r>
      <w:r w:rsidR="00373951" w:rsidRPr="00BA2C9A">
        <w:t xml:space="preserve">temporal structure was not typically supported, as the 95% confidence interval </w:t>
      </w:r>
      <w:r w:rsidR="00797443" w:rsidRPr="00BA2C9A">
        <w:t>around</w:t>
      </w:r>
      <w:r w:rsidR="00373951" w:rsidRPr="00BA2C9A">
        <w:t xml:space="preserve"> the</w:t>
      </w:r>
      <w:r w:rsidR="00797443" w:rsidRPr="00BA2C9A">
        <w:t xml:space="preserve"> estimate of the</w:t>
      </w:r>
      <w:r w:rsidR="00373951" w:rsidRPr="00BA2C9A">
        <w:t xml:space="preserve"> </w:t>
      </w:r>
      <w:r w:rsidR="008A2168" w:rsidRPr="00BA2C9A">
        <w:t>first-order autoregressive</w:t>
      </w:r>
      <w:r w:rsidR="00373951" w:rsidRPr="00BA2C9A">
        <w:t xml:space="preserve"> </w:t>
      </w:r>
      <w:r w:rsidR="00797443" w:rsidRPr="00BA2C9A">
        <w:t xml:space="preserve">correlation </w:t>
      </w:r>
      <w:r w:rsidR="00373951" w:rsidRPr="00BA2C9A">
        <w:t>parameter included 0</w:t>
      </w:r>
      <w:r w:rsidR="009B4FC6" w:rsidRPr="00BA2C9A">
        <w:t xml:space="preserve">), depth </w:t>
      </w:r>
      <w:r w:rsidR="00584268" w:rsidRPr="00BA2C9A">
        <w:t xml:space="preserve">modeled </w:t>
      </w:r>
      <w:r w:rsidR="009B4FC6" w:rsidRPr="00BA2C9A">
        <w:t>as a quadratic effect</w:t>
      </w:r>
      <w:r w:rsidR="00BF2CBC" w:rsidRPr="00BA2C9A">
        <w:t xml:space="preserve"> </w:t>
      </w:r>
      <w:r w:rsidR="00BF2CBC" w:rsidRPr="00BA2C9A">
        <w:fldChar w:fldCharType="begin"/>
      </w:r>
      <w:r w:rsidR="00D15182" w:rsidRPr="00BA2C9A">
        <w: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sidRPr="00BA2C9A">
        <w:fldChar w:fldCharType="separate"/>
      </w:r>
      <w:r w:rsidR="00BF2CBC" w:rsidRPr="00BA2C9A">
        <w:rPr>
          <w:noProof/>
        </w:rPr>
        <w:t>(Thorson et al. 2015)</w:t>
      </w:r>
      <w:r w:rsidR="00BF2CBC" w:rsidRPr="00BA2C9A">
        <w:fldChar w:fldCharType="end"/>
      </w:r>
      <w:r w:rsidR="00184203" w:rsidRPr="00BA2C9A">
        <w:t xml:space="preserve">, and </w:t>
      </w:r>
      <w:r w:rsidR="00184203" w:rsidRPr="00BA2C9A">
        <w:lastRenderedPageBreak/>
        <w:t xml:space="preserve">year as a </w:t>
      </w:r>
      <w:r w:rsidR="00672372" w:rsidRPr="00BA2C9A">
        <w:t>factor</w:t>
      </w:r>
      <w:r w:rsidR="00184203" w:rsidRPr="00BA2C9A">
        <w:t xml:space="preserve">. </w:t>
      </w:r>
      <w:r w:rsidR="005E1879" w:rsidRPr="00BA2C9A">
        <w:t>We modeled s</w:t>
      </w:r>
      <w:r w:rsidR="000B1287" w:rsidRPr="00BA2C9A">
        <w:t>patial components</w:t>
      </w:r>
      <w:r w:rsidR="00647FFB" w:rsidRPr="00BA2C9A">
        <w:t xml:space="preserve"> </w:t>
      </w:r>
      <w:r w:rsidR="000B1287" w:rsidRPr="00BA2C9A">
        <w:t>as</w:t>
      </w:r>
      <w:r w:rsidR="00647FFB" w:rsidRPr="00BA2C9A">
        <w:t xml:space="preserve"> random field</w:t>
      </w:r>
      <w:r w:rsidR="000B1287" w:rsidRPr="00BA2C9A">
        <w:t>s</w:t>
      </w:r>
      <w:r w:rsidR="00647FFB" w:rsidRPr="00BA2C9A">
        <w:t xml:space="preserve">, using a </w:t>
      </w:r>
      <w:r w:rsidR="000B1287" w:rsidRPr="00BA2C9A">
        <w:t xml:space="preserve">triangulated </w:t>
      </w:r>
      <w:r w:rsidR="00647FFB" w:rsidRPr="00BA2C9A">
        <w:t xml:space="preserve">mesh </w:t>
      </w:r>
      <w:r w:rsidR="000B1287" w:rsidRPr="00BA2C9A">
        <w:t>with vertices at 350 knots to approximate a continuous spatial field</w:t>
      </w:r>
      <w:r w:rsidR="005E1879" w:rsidRPr="00BA2C9A">
        <w:t xml:space="preserve"> </w:t>
      </w:r>
      <w:r w:rsidR="0065727C" w:rsidRPr="00BA2C9A">
        <w:fldChar w:fldCharType="begin"/>
      </w:r>
      <w:r w:rsidR="00D15182" w:rsidRPr="00BA2C9A">
        <w: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sidRPr="00BA2C9A">
        <w:fldChar w:fldCharType="separate"/>
      </w:r>
      <w:r w:rsidR="0065727C" w:rsidRPr="00BA2C9A">
        <w:t>(Rue et al. 2009, Lindgren et al. 2011)</w:t>
      </w:r>
      <w:r w:rsidR="0065727C" w:rsidRPr="00BA2C9A">
        <w:fldChar w:fldCharType="end"/>
      </w:r>
      <w:r w:rsidR="006454FE" w:rsidRPr="00BA2C9A">
        <w:t xml:space="preserve">. </w:t>
      </w:r>
      <w:r w:rsidR="00184203" w:rsidRPr="00BA2C9A">
        <w:t xml:space="preserve">The inclusion of year as a </w:t>
      </w:r>
      <w:r w:rsidR="00672372" w:rsidRPr="00BA2C9A">
        <w:t>factor</w:t>
      </w:r>
      <w:r w:rsidR="00184203" w:rsidRPr="00BA2C9A">
        <w:t xml:space="preserve"> centered each of the estimated spatiotemporal fields to have mean zero.</w:t>
      </w:r>
      <w:r w:rsidR="00217FEE" w:rsidRPr="00BA2C9A">
        <w:t xml:space="preserve"> Because of the </w:t>
      </w:r>
      <w:r w:rsidR="005B0DAC" w:rsidRPr="00BA2C9A">
        <w:t>positive continuous nature of the recorded fish densities combined with some zeros</w:t>
      </w:r>
      <w:r w:rsidR="00217FEE" w:rsidRPr="00BA2C9A">
        <w:t xml:space="preserve">, we </w:t>
      </w:r>
      <w:r w:rsidR="00343F2D" w:rsidRPr="00BA2C9A">
        <w:t xml:space="preserve">modeled the response with a Tweedie distribution </w:t>
      </w:r>
      <w:r w:rsidR="005B0DAC" w:rsidRPr="00BA2C9A">
        <w:t xml:space="preserve">and a </w:t>
      </w:r>
      <w:r w:rsidR="00343F2D" w:rsidRPr="00BA2C9A">
        <w:t>log link</w:t>
      </w:r>
      <w:r w:rsidR="00BF2CBC" w:rsidRPr="00BA2C9A">
        <w:t xml:space="preserve"> </w:t>
      </w:r>
      <w:r w:rsidR="00BF2CBC" w:rsidRPr="00BA2C9A">
        <w:fldChar w:fldCharType="begin"/>
      </w:r>
      <w:r w:rsidR="00E96AC2" w:rsidRPr="00BA2C9A">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sidRPr="00BA2C9A">
        <w:fldChar w:fldCharType="separate"/>
      </w:r>
      <w:r w:rsidR="00E96AC2" w:rsidRPr="00BA2C9A">
        <w:t>(Anderson et al. In press, Tweedie 1984, Dunn and Smyth 2005)</w:t>
      </w:r>
      <w:r w:rsidR="00BF2CBC" w:rsidRPr="00BA2C9A">
        <w:fldChar w:fldCharType="end"/>
      </w:r>
      <w:r w:rsidR="002C63FC" w:rsidRPr="00BA2C9A">
        <w:t xml:space="preserve">. All estimation was done in </w:t>
      </w:r>
      <w:r w:rsidR="00527CF7" w:rsidRPr="00BA2C9A">
        <w:t>R</w:t>
      </w:r>
      <w:r w:rsidR="00DE7964" w:rsidRPr="00BA2C9A">
        <w:t xml:space="preserve"> version </w:t>
      </w:r>
      <w:r w:rsidR="00F10C90" w:rsidRPr="00BA2C9A">
        <w:t>3.5.3</w:t>
      </w:r>
      <w:r w:rsidR="00527CF7" w:rsidRPr="00BA2C9A">
        <w:t xml:space="preserve"> </w:t>
      </w:r>
      <w:r w:rsidR="00BD2EB1" w:rsidRPr="00BA2C9A">
        <w:fldChar w:fldCharType="begin"/>
      </w:r>
      <w:r w:rsidR="00231A3B" w:rsidRPr="00BA2C9A">
        <w: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instrText>
      </w:r>
      <w:r w:rsidR="00BD2EB1" w:rsidRPr="00BA2C9A">
        <w:fldChar w:fldCharType="separate"/>
      </w:r>
      <w:r w:rsidR="00231A3B" w:rsidRPr="00BA2C9A">
        <w:t>(R Core Team 2019)</w:t>
      </w:r>
      <w:r w:rsidR="00BD2EB1" w:rsidRPr="00BA2C9A">
        <w:fldChar w:fldCharType="end"/>
      </w:r>
      <w:r w:rsidR="00BD2EB1" w:rsidRPr="00BA2C9A">
        <w:t xml:space="preserve"> </w:t>
      </w:r>
      <w:r w:rsidR="00527CF7" w:rsidRPr="00BA2C9A">
        <w:t>in a</w:t>
      </w:r>
      <w:r w:rsidR="002C63FC" w:rsidRPr="00BA2C9A">
        <w:t xml:space="preserve"> maximum likelihood framework, using the package </w:t>
      </w:r>
      <w:proofErr w:type="spellStart"/>
      <w:r w:rsidR="002C63FC" w:rsidRPr="00BA2C9A">
        <w:t>sdmTMB</w:t>
      </w:r>
      <w:proofErr w:type="spellEnd"/>
      <w:r w:rsidR="002C63FC" w:rsidRPr="00BA2C9A">
        <w:t xml:space="preserve"> </w:t>
      </w:r>
      <w:r w:rsidR="00713757" w:rsidRPr="00BA2C9A">
        <w:fldChar w:fldCharType="begin"/>
      </w:r>
      <w:r w:rsidR="005B69DE" w:rsidRPr="00BA2C9A">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BA2C9A">
        <w:fldChar w:fldCharType="separate"/>
      </w:r>
      <w:r w:rsidR="005B69DE" w:rsidRPr="00BA2C9A">
        <w:t>(Anderson et al. In press, Anderson 2019)</w:t>
      </w:r>
      <w:r w:rsidR="00713757" w:rsidRPr="00BA2C9A">
        <w:fldChar w:fldCharType="end"/>
      </w:r>
      <w:r w:rsidR="002C63FC" w:rsidRPr="00BA2C9A">
        <w:t xml:space="preserve"> which interfaces automatic differentiation in Template Model Builder </w:t>
      </w:r>
      <w:r w:rsidR="00BF2CBC" w:rsidRPr="00BA2C9A">
        <w:fldChar w:fldCharType="begin"/>
      </w:r>
      <w:r w:rsidR="00D15182" w:rsidRPr="00BA2C9A">
        <w: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sidRPr="00BA2C9A">
        <w:fldChar w:fldCharType="separate"/>
      </w:r>
      <w:r w:rsidR="00BF2CBC" w:rsidRPr="00BA2C9A">
        <w:rPr>
          <w:noProof/>
        </w:rPr>
        <w:t>(Kristensen et al. 2016)</w:t>
      </w:r>
      <w:r w:rsidR="00BF2CBC" w:rsidRPr="00BA2C9A">
        <w:fldChar w:fldCharType="end"/>
      </w:r>
      <w:r w:rsidR="002C63FC" w:rsidRPr="00BA2C9A">
        <w:t xml:space="preserve"> with </w:t>
      </w:r>
      <w:r w:rsidR="00234BE8" w:rsidRPr="00BA2C9A">
        <w:t>INLA</w:t>
      </w:r>
      <w:r w:rsidR="00BF2CBC" w:rsidRPr="00BA2C9A">
        <w:t xml:space="preserve"> </w:t>
      </w:r>
      <w:r w:rsidR="00BF2CBC" w:rsidRPr="00BA2C9A">
        <w:fldChar w:fldCharType="begin"/>
      </w:r>
      <w:r w:rsidR="00D15182" w:rsidRPr="00BA2C9A">
        <w: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sidRPr="00BA2C9A">
        <w:fldChar w:fldCharType="separate"/>
      </w:r>
      <w:r w:rsidR="00BF2CBC" w:rsidRPr="00BA2C9A">
        <w:rPr>
          <w:noProof/>
        </w:rPr>
        <w:t>(Rue et al. 2009)</w:t>
      </w:r>
      <w:r w:rsidR="00BF2CBC" w:rsidRPr="00BA2C9A">
        <w:fldChar w:fldCharType="end"/>
      </w:r>
      <w:r w:rsidR="00527CF7" w:rsidRPr="00BA2C9A">
        <w:t xml:space="preserve">. </w:t>
      </w:r>
      <w:r w:rsidR="00584268" w:rsidRPr="00BA2C9A">
        <w:t>Because we were interested in comparing models with different random effect structure</w:t>
      </w:r>
      <w:r w:rsidR="00306407" w:rsidRPr="00BA2C9A">
        <w:t>s (with and without the spatial-</w:t>
      </w:r>
      <w:r w:rsidR="00584268" w:rsidRPr="00BA2C9A">
        <w:t xml:space="preserve">trend field), we used restricted maximum likelihood </w:t>
      </w:r>
      <w:r w:rsidR="007B6B70" w:rsidRPr="00BA2C9A">
        <w:fldChar w:fldCharType="begin"/>
      </w:r>
      <w:r w:rsidR="007B6B70" w:rsidRPr="00BA2C9A">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sidRPr="00BA2C9A">
        <w:fldChar w:fldCharType="separate"/>
      </w:r>
      <w:r w:rsidR="007B6B70" w:rsidRPr="00BA2C9A">
        <w:t>(REML, Zuur et al. 2009)</w:t>
      </w:r>
      <w:r w:rsidR="007B6B70" w:rsidRPr="00BA2C9A">
        <w:fldChar w:fldCharType="end"/>
      </w:r>
      <w:r w:rsidR="00584268" w:rsidRPr="00BA2C9A">
        <w:t xml:space="preserve"> to generate </w:t>
      </w:r>
      <w:proofErr w:type="spellStart"/>
      <w:r w:rsidR="00584268" w:rsidRPr="00BA2C9A">
        <w:rPr>
          <w:rFonts w:eastAsiaTheme="minorEastAsia"/>
        </w:rPr>
        <w:t>Akaike’s</w:t>
      </w:r>
      <w:proofErr w:type="spellEnd"/>
      <w:r w:rsidR="00584268" w:rsidRPr="00BA2C9A">
        <w:rPr>
          <w:rFonts w:eastAsiaTheme="minorEastAsia"/>
        </w:rPr>
        <w:t xml:space="preserve"> Information Criterion values for each </w:t>
      </w:r>
      <w:r w:rsidR="005B0DAC" w:rsidRPr="00BA2C9A">
        <w:rPr>
          <w:rFonts w:eastAsiaTheme="minorEastAsia"/>
        </w:rPr>
        <w:t xml:space="preserve">model </w:t>
      </w:r>
      <w:r w:rsidR="00584268" w:rsidRPr="00BA2C9A">
        <w:rPr>
          <w:rFonts w:eastAsiaTheme="minorEastAsia"/>
        </w:rPr>
        <w:fldChar w:fldCharType="begin"/>
      </w:r>
      <w:r w:rsidR="00D15182" w:rsidRPr="00BA2C9A">
        <w:rPr>
          <w:rFonts w:eastAsiaTheme="minorEastAsia"/>
        </w:rPr>
        <w: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sidRPr="00BA2C9A">
        <w:rPr>
          <w:rFonts w:eastAsiaTheme="minorEastAsia"/>
        </w:rPr>
        <w:fldChar w:fldCharType="separate"/>
      </w:r>
      <w:r w:rsidR="004A4795" w:rsidRPr="00BA2C9A">
        <w:rPr>
          <w:rFonts w:eastAsiaTheme="minorEastAsia"/>
        </w:rPr>
        <w:t>(AIC, Akaike 1973)</w:t>
      </w:r>
      <w:r w:rsidR="00584268" w:rsidRPr="00BA2C9A">
        <w:rPr>
          <w:rFonts w:eastAsiaTheme="minorEastAsia"/>
        </w:rPr>
        <w:fldChar w:fldCharType="end"/>
      </w:r>
      <w:r w:rsidR="00584268" w:rsidRPr="00BA2C9A">
        <w:t xml:space="preserve">. </w:t>
      </w:r>
      <w:r w:rsidR="001C43CD" w:rsidRPr="00BA2C9A">
        <w:t xml:space="preserve">AIC is a relative measure of </w:t>
      </w:r>
      <w:r w:rsidR="00AF73A8" w:rsidRPr="00BA2C9A">
        <w:t xml:space="preserve">goodness-of-fit </w:t>
      </w:r>
      <w:r w:rsidR="001C43CD" w:rsidRPr="00BA2C9A">
        <w:t xml:space="preserve">that is penalized by the number of model parameters. </w:t>
      </w:r>
      <w:r w:rsidR="00584268" w:rsidRPr="00BA2C9A">
        <w:t xml:space="preserve">Using AIC as a model screening tool, we found broad support for the inclusion of the spatial trend for these </w:t>
      </w:r>
      <w:r w:rsidR="006F0B46" w:rsidRPr="00BA2C9A">
        <w:t>19</w:t>
      </w:r>
      <w:r w:rsidR="00584268" w:rsidRPr="00BA2C9A">
        <w:t xml:space="preserve"> species, with the trend model generating lower AIC values in 1</w:t>
      </w:r>
      <w:r w:rsidR="006F0B46" w:rsidRPr="00BA2C9A">
        <w:t>7</w:t>
      </w:r>
      <w:r w:rsidR="00584268" w:rsidRPr="00BA2C9A">
        <w:t xml:space="preserve"> of the </w:t>
      </w:r>
      <w:r w:rsidR="006F0B46" w:rsidRPr="00BA2C9A">
        <w:t>19</w:t>
      </w:r>
      <w:r w:rsidR="00584268" w:rsidRPr="00BA2C9A">
        <w:t xml:space="preserve"> cases</w:t>
      </w:r>
      <w:r w:rsidR="006F0B46" w:rsidRPr="00BA2C9A">
        <w:t xml:space="preserve">, and AIC scores </w:t>
      </w:r>
      <w:r w:rsidR="005B0DAC" w:rsidRPr="00BA2C9A">
        <w:t xml:space="preserve">differing </w:t>
      </w:r>
      <w:r w:rsidR="006F0B46" w:rsidRPr="00BA2C9A">
        <w:t xml:space="preserve">by less than </w:t>
      </w:r>
      <w:r w:rsidR="005B0DAC" w:rsidRPr="00BA2C9A">
        <w:t>two</w:t>
      </w:r>
      <w:r w:rsidR="006F0B46" w:rsidRPr="00BA2C9A">
        <w:t xml:space="preserve"> in the remaining </w:t>
      </w:r>
      <w:r w:rsidR="005B0DAC" w:rsidRPr="00BA2C9A">
        <w:t>two</w:t>
      </w:r>
      <w:r w:rsidR="006F0B46" w:rsidRPr="00BA2C9A">
        <w:t xml:space="preserve"> cases </w:t>
      </w:r>
      <w:r w:rsidR="00584268" w:rsidRPr="00BA2C9A">
        <w:t xml:space="preserve">(Table </w:t>
      </w:r>
      <w:r w:rsidR="00574E5B" w:rsidRPr="00BA2C9A">
        <w:t>S3</w:t>
      </w:r>
      <w:r w:rsidR="00584268" w:rsidRPr="00BA2C9A">
        <w:t>).</w:t>
      </w:r>
    </w:p>
    <w:p w14:paraId="6E391888" w14:textId="1EBE0250" w:rsidR="00437DE9" w:rsidRPr="00BA2C9A" w:rsidRDefault="00D12954" w:rsidP="00D26510">
      <w:pPr>
        <w:spacing w:after="120" w:line="480" w:lineRule="auto"/>
        <w:ind w:firstLine="720"/>
      </w:pPr>
      <w:r w:rsidRPr="00BA2C9A">
        <w:t xml:space="preserve">Given the evidence supporting the </w:t>
      </w:r>
      <w:r w:rsidR="00306407" w:rsidRPr="00BA2C9A">
        <w:t>spatial-trend model</w:t>
      </w:r>
      <w:r w:rsidRPr="00BA2C9A">
        <w:t xml:space="preserve"> as the most parsimonious model, we used this model structure to evaluate changes in species density distributions over time</w:t>
      </w:r>
      <w:r w:rsidR="00527CF7" w:rsidRPr="00BA2C9A">
        <w:t>.</w:t>
      </w:r>
      <w:r w:rsidRPr="00BA2C9A">
        <w:t xml:space="preserve"> </w:t>
      </w:r>
      <w:r w:rsidR="00647FFB" w:rsidRPr="00BA2C9A">
        <w:t xml:space="preserve">To obtain a smooth surface of predicted </w:t>
      </w:r>
      <w:r w:rsidR="00C13CC1" w:rsidRPr="00BA2C9A">
        <w:t>density</w:t>
      </w:r>
      <w:r w:rsidR="00D766A8" w:rsidRPr="00BA2C9A">
        <w:t xml:space="preserve"> </w:t>
      </w:r>
      <w:r w:rsidR="00647FFB" w:rsidRPr="00BA2C9A">
        <w:t>across the footprint of the survey area</w:t>
      </w:r>
      <w:r w:rsidRPr="00BA2C9A">
        <w:t xml:space="preserve"> (Fig. 2)</w:t>
      </w:r>
      <w:r w:rsidR="00647FFB" w:rsidRPr="00BA2C9A">
        <w:t xml:space="preserve">, we predicted </w:t>
      </w:r>
      <w:r w:rsidRPr="00BA2C9A">
        <w:t>density</w:t>
      </w:r>
      <w:r w:rsidR="00D766A8" w:rsidRPr="00BA2C9A">
        <w:t xml:space="preserve"> </w:t>
      </w:r>
      <w:r w:rsidR="00647FFB" w:rsidRPr="00BA2C9A">
        <w:t xml:space="preserve">using </w:t>
      </w:r>
      <w:r w:rsidRPr="00BA2C9A">
        <w:t xml:space="preserve">a </w:t>
      </w:r>
      <w:r w:rsidR="00AF73A8" w:rsidRPr="00BA2C9A">
        <w:t xml:space="preserve">composite of </w:t>
      </w:r>
      <w:r w:rsidR="00647FFB" w:rsidRPr="00BA2C9A">
        <w:t xml:space="preserve">depth </w:t>
      </w:r>
      <w:r w:rsidRPr="00BA2C9A">
        <w:t>layer</w:t>
      </w:r>
      <w:r w:rsidR="00AF73A8" w:rsidRPr="00BA2C9A">
        <w:t>s</w:t>
      </w:r>
      <w:r w:rsidRPr="00BA2C9A">
        <w:t xml:space="preserve"> </w:t>
      </w:r>
      <w:r w:rsidR="00647FFB" w:rsidRPr="00BA2C9A">
        <w:t>defined by NOAA bathymetry data (https://www.ngdc</w:t>
      </w:r>
      <w:r w:rsidR="00AF73A8" w:rsidRPr="00BA2C9A">
        <w:t>.noaa.gov/mgg/coastal/crm.html).</w:t>
      </w:r>
      <w:r w:rsidR="00647FFB" w:rsidRPr="00BA2C9A">
        <w:t xml:space="preserve"> </w:t>
      </w:r>
      <w:r w:rsidR="00AF73A8" w:rsidRPr="00BA2C9A">
        <w:t xml:space="preserve">These data were spatially aggregated using </w:t>
      </w:r>
      <w:r w:rsidR="00F37160" w:rsidRPr="00BA2C9A">
        <w:t>bilinear interpolation</w:t>
      </w:r>
      <w:r w:rsidR="00AF73A8" w:rsidRPr="00BA2C9A">
        <w:t xml:space="preserve"> </w:t>
      </w:r>
      <w:r w:rsidR="00647FFB" w:rsidRPr="00BA2C9A">
        <w:t>to match the resolution of the survey sampling grid (~2.8 x 3.7 km), which is the spatial resolution we used for all analyses</w:t>
      </w:r>
      <w:r w:rsidR="00A37B6E" w:rsidRPr="00BA2C9A">
        <w:t xml:space="preserve">. A number of diagnostics </w:t>
      </w:r>
      <w:r w:rsidR="00373951" w:rsidRPr="00BA2C9A">
        <w:t>were</w:t>
      </w:r>
      <w:r w:rsidR="00A37B6E" w:rsidRPr="00BA2C9A">
        <w:t xml:space="preserve"> </w:t>
      </w:r>
      <w:r w:rsidR="00C13CC1" w:rsidRPr="00BA2C9A">
        <w:t>implemented</w:t>
      </w:r>
      <w:r w:rsidR="00A37B6E" w:rsidRPr="00BA2C9A">
        <w:t xml:space="preserve"> </w:t>
      </w:r>
      <w:r w:rsidR="00373951" w:rsidRPr="00BA2C9A">
        <w:lastRenderedPageBreak/>
        <w:t xml:space="preserve">using spot checks </w:t>
      </w:r>
      <w:r w:rsidR="00C13CC1" w:rsidRPr="00BA2C9A">
        <w:t>on</w:t>
      </w:r>
      <w:r w:rsidR="00A37B6E" w:rsidRPr="00BA2C9A">
        <w:t xml:space="preserve"> these predictions </w:t>
      </w:r>
      <w:r w:rsidR="00373951" w:rsidRPr="00BA2C9A">
        <w:t>and</w:t>
      </w:r>
      <w:r w:rsidR="00A37B6E" w:rsidRPr="00BA2C9A">
        <w:t xml:space="preserve"> model fits to </w:t>
      </w:r>
      <w:r w:rsidR="0089470C" w:rsidRPr="00BA2C9A">
        <w:t xml:space="preserve">further </w:t>
      </w:r>
      <w:r w:rsidR="00C13CC1" w:rsidRPr="00BA2C9A">
        <w:t>analyze</w:t>
      </w:r>
      <w:r w:rsidR="00A37B6E" w:rsidRPr="00BA2C9A">
        <w:t xml:space="preserve"> whether a spatial trend </w:t>
      </w:r>
      <w:r w:rsidR="00373951" w:rsidRPr="00BA2C9A">
        <w:t>was</w:t>
      </w:r>
      <w:r w:rsidR="00A37B6E" w:rsidRPr="00BA2C9A">
        <w:t xml:space="preserve"> appropriate</w:t>
      </w:r>
      <w:r w:rsidR="00373951" w:rsidRPr="00BA2C9A">
        <w:t xml:space="preserve"> (e.g.,</w:t>
      </w:r>
      <w:r w:rsidR="00A37B6E" w:rsidRPr="00BA2C9A">
        <w:t xml:space="preserve"> </w:t>
      </w:r>
      <w:r w:rsidR="00774334" w:rsidRPr="00BA2C9A">
        <w:t xml:space="preserve">examining spatial patterns in residuals </w:t>
      </w:r>
      <w:r w:rsidR="00373951" w:rsidRPr="00BA2C9A">
        <w:t>and</w:t>
      </w:r>
      <w:r w:rsidR="00774334" w:rsidRPr="00BA2C9A">
        <w:t xml:space="preserve"> the estimated spatiotemporal component</w:t>
      </w:r>
      <w:r w:rsidR="00373951" w:rsidRPr="00BA2C9A">
        <w:t>)</w:t>
      </w:r>
      <w:r w:rsidR="00584268" w:rsidRPr="00BA2C9A">
        <w:t>.</w:t>
      </w:r>
      <w:r w:rsidR="00774334" w:rsidRPr="00BA2C9A">
        <w:t xml:space="preserve"> </w:t>
      </w:r>
    </w:p>
    <w:p w14:paraId="15E2051D" w14:textId="77777777" w:rsidR="00DE5153" w:rsidRPr="00BA2C9A" w:rsidRDefault="00DE5153" w:rsidP="00D26510">
      <w:pPr>
        <w:spacing w:after="120" w:line="480" w:lineRule="auto"/>
        <w:ind w:firstLine="720"/>
        <w:rPr>
          <w:rFonts w:eastAsiaTheme="minorEastAsia"/>
        </w:rPr>
      </w:pPr>
    </w:p>
    <w:p w14:paraId="46946D59" w14:textId="5EB4C6E5" w:rsidR="00986655" w:rsidRPr="00BA2C9A" w:rsidRDefault="00437DE9" w:rsidP="00D26510">
      <w:pPr>
        <w:spacing w:after="120" w:line="480" w:lineRule="auto"/>
        <w:rPr>
          <w:i/>
        </w:rPr>
      </w:pPr>
      <w:r w:rsidRPr="00BA2C9A">
        <w:rPr>
          <w:i/>
        </w:rPr>
        <w:t>Using spatial trends as indicators of change</w:t>
      </w:r>
    </w:p>
    <w:p w14:paraId="43D39E36" w14:textId="005AC067" w:rsidR="002D6DFC" w:rsidRPr="00BA2C9A" w:rsidRDefault="007B4559" w:rsidP="00D26510">
      <w:pPr>
        <w:pStyle w:val="Bibliography"/>
        <w:spacing w:after="120"/>
        <w:ind w:left="0" w:firstLine="0"/>
        <w:rPr>
          <w:rFonts w:ascii="Times New Roman" w:hAnsi="Times New Roman" w:cs="Times New Roman"/>
        </w:rPr>
      </w:pPr>
      <w:r w:rsidRPr="00BA2C9A">
        <w:rPr>
          <w:rFonts w:ascii="Times New Roman" w:hAnsi="Times New Roman" w:cs="Times New Roman"/>
        </w:rPr>
        <w:t xml:space="preserve">We </w:t>
      </w:r>
      <w:r w:rsidR="004C533C" w:rsidRPr="00BA2C9A">
        <w:rPr>
          <w:rFonts w:ascii="Times New Roman" w:hAnsi="Times New Roman" w:cs="Times New Roman"/>
        </w:rPr>
        <w:t>compare</w:t>
      </w:r>
      <w:r w:rsidR="00032B0B" w:rsidRPr="00BA2C9A">
        <w:rPr>
          <w:rFonts w:ascii="Times New Roman" w:hAnsi="Times New Roman" w:cs="Times New Roman"/>
        </w:rPr>
        <w:t>d</w:t>
      </w:r>
      <w:r w:rsidR="004C533C" w:rsidRPr="00BA2C9A">
        <w:rPr>
          <w:rFonts w:ascii="Times New Roman" w:hAnsi="Times New Roman" w:cs="Times New Roman"/>
        </w:rPr>
        <w:t xml:space="preserve"> </w:t>
      </w:r>
      <w:r w:rsidR="00032B0B" w:rsidRPr="00BA2C9A">
        <w:rPr>
          <w:rFonts w:ascii="Times New Roman" w:hAnsi="Times New Roman" w:cs="Times New Roman"/>
        </w:rPr>
        <w:t>inferences</w:t>
      </w:r>
      <w:r w:rsidR="004C533C" w:rsidRPr="00BA2C9A">
        <w:rPr>
          <w:rFonts w:ascii="Times New Roman" w:hAnsi="Times New Roman" w:cs="Times New Roman"/>
        </w:rPr>
        <w:t xml:space="preserve"> of changes in </w:t>
      </w:r>
      <w:r w:rsidR="00032B0B" w:rsidRPr="00BA2C9A">
        <w:rPr>
          <w:rFonts w:ascii="Times New Roman" w:hAnsi="Times New Roman" w:cs="Times New Roman"/>
        </w:rPr>
        <w:t>species density distributions obtained from metrics calculated on a spectrum of spatial resolution</w:t>
      </w:r>
      <w:r w:rsidRPr="00BA2C9A">
        <w:rPr>
          <w:rFonts w:ascii="Times New Roman" w:hAnsi="Times New Roman" w:cs="Times New Roman"/>
        </w:rPr>
        <w:t xml:space="preserve"> to demonstrate the utility of understanding fine-scale temporal trends</w:t>
      </w:r>
      <w:r w:rsidR="00032B0B" w:rsidRPr="00BA2C9A">
        <w:rPr>
          <w:rFonts w:ascii="Times New Roman" w:hAnsi="Times New Roman" w:cs="Times New Roman"/>
        </w:rPr>
        <w:t xml:space="preserve">. </w:t>
      </w:r>
      <w:r w:rsidR="00674524" w:rsidRPr="00BA2C9A">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BA2C9A">
        <w:rPr>
          <w:rFonts w:ascii="Times New Roman" w:hAnsi="Times New Roman" w:cs="Times New Roman"/>
        </w:rPr>
        <w:t xml:space="preserve">Specifically, we compared the fine-scale interpretation of the spatial trend </w:t>
      </w:r>
      <w:r w:rsidR="00C63E8E" w:rsidRPr="00BA2C9A">
        <w:rPr>
          <w:rFonts w:ascii="Times New Roman" w:hAnsi="Times New Roman" w:cs="Times New Roman"/>
        </w:rPr>
        <w:t xml:space="preserve">and mean predicted density </w:t>
      </w:r>
      <w:proofErr w:type="spellStart"/>
      <w:r w:rsidR="00C63E8E" w:rsidRPr="00BA2C9A">
        <w:rPr>
          <w:rFonts w:ascii="Times New Roman" w:hAnsi="Times New Roman" w:cs="Times New Roman"/>
        </w:rPr>
        <w:t xml:space="preserve">over </w:t>
      </w:r>
      <w:r w:rsidR="005209B4" w:rsidRPr="00BA2C9A">
        <w:rPr>
          <w:rFonts w:ascii="Times New Roman" w:hAnsi="Times New Roman" w:cs="Times New Roman"/>
        </w:rPr>
        <w:t>all</w:t>
      </w:r>
      <w:proofErr w:type="spellEnd"/>
      <w:r w:rsidR="005209B4" w:rsidRPr="00BA2C9A">
        <w:rPr>
          <w:rFonts w:ascii="Times New Roman" w:hAnsi="Times New Roman" w:cs="Times New Roman"/>
        </w:rPr>
        <w:t xml:space="preserve"> years</w:t>
      </w:r>
      <w:r w:rsidR="00C63E8E" w:rsidRPr="00BA2C9A">
        <w:rPr>
          <w:rFonts w:ascii="Times New Roman" w:hAnsi="Times New Roman" w:cs="Times New Roman"/>
        </w:rPr>
        <w:t xml:space="preserve"> to</w:t>
      </w:r>
      <w:r w:rsidR="00032B0B" w:rsidRPr="00BA2C9A">
        <w:rPr>
          <w:rFonts w:ascii="Times New Roman" w:hAnsi="Times New Roman" w:cs="Times New Roman"/>
        </w:rPr>
        <w:t xml:space="preserve"> </w:t>
      </w:r>
      <w:r w:rsidR="00C63E8E" w:rsidRPr="00BA2C9A">
        <w:rPr>
          <w:rFonts w:ascii="Times New Roman" w:hAnsi="Times New Roman" w:cs="Times New Roman"/>
        </w:rPr>
        <w:t>coarse</w:t>
      </w:r>
      <w:r w:rsidR="00032B0B" w:rsidRPr="00BA2C9A">
        <w:rPr>
          <w:rFonts w:ascii="Times New Roman" w:hAnsi="Times New Roman" w:cs="Times New Roman"/>
        </w:rPr>
        <w:t xml:space="preserve">-scale </w:t>
      </w:r>
      <w:r w:rsidR="00C63E8E" w:rsidRPr="00BA2C9A">
        <w:rPr>
          <w:rFonts w:ascii="Times New Roman" w:hAnsi="Times New Roman" w:cs="Times New Roman"/>
        </w:rPr>
        <w:t xml:space="preserve">interpretations of: 1) the spatial trend, 2) </w:t>
      </w:r>
      <w:r w:rsidR="00032B0B" w:rsidRPr="00BA2C9A">
        <w:rPr>
          <w:rFonts w:ascii="Times New Roman" w:hAnsi="Times New Roman" w:cs="Times New Roman"/>
        </w:rPr>
        <w:t xml:space="preserve">regional </w:t>
      </w:r>
      <w:r w:rsidR="00032437" w:rsidRPr="00BA2C9A">
        <w:rPr>
          <w:rFonts w:ascii="Times New Roman" w:hAnsi="Times New Roman" w:cs="Times New Roman"/>
        </w:rPr>
        <w:t xml:space="preserve">COGs </w:t>
      </w:r>
      <w:r w:rsidR="00032B0B" w:rsidRPr="00BA2C9A">
        <w:rPr>
          <w:rFonts w:ascii="Times New Roman" w:hAnsi="Times New Roman" w:cs="Times New Roman"/>
        </w:rPr>
        <w:t xml:space="preserve">and </w:t>
      </w:r>
      <w:r w:rsidR="00C63E8E" w:rsidRPr="00BA2C9A">
        <w:rPr>
          <w:rFonts w:ascii="Times New Roman" w:hAnsi="Times New Roman" w:cs="Times New Roman"/>
        </w:rPr>
        <w:t xml:space="preserve">3) </w:t>
      </w:r>
      <w:proofErr w:type="spellStart"/>
      <w:r w:rsidR="00032B0B" w:rsidRPr="00BA2C9A">
        <w:rPr>
          <w:rFonts w:ascii="Times New Roman" w:hAnsi="Times New Roman" w:cs="Times New Roman"/>
        </w:rPr>
        <w:t>coastwide</w:t>
      </w:r>
      <w:proofErr w:type="spellEnd"/>
      <w:r w:rsidR="00032B0B" w:rsidRPr="00BA2C9A">
        <w:rPr>
          <w:rFonts w:ascii="Times New Roman" w:hAnsi="Times New Roman" w:cs="Times New Roman"/>
        </w:rPr>
        <w:t xml:space="preserve"> COG calculated from predicted densities</w:t>
      </w:r>
      <w:r w:rsidR="00A62F88" w:rsidRPr="00BA2C9A">
        <w:rPr>
          <w:rFonts w:ascii="Times New Roman" w:hAnsi="Times New Roman" w:cs="Times New Roman"/>
        </w:rPr>
        <w:t xml:space="preserve"> </w:t>
      </w:r>
      <m:oMath>
        <m:r>
          <w:rPr>
            <w:rFonts w:ascii="Cambria Math" w:hAnsi="Cambria Math" w:cs="Times New Roman"/>
          </w:rPr>
          <m:t>u</m:t>
        </m:r>
      </m:oMath>
      <w:r w:rsidR="00A62F88" w:rsidRPr="00BA2C9A">
        <w:rPr>
          <w:rFonts w:ascii="Times New Roman" w:eastAsiaTheme="minorEastAsia" w:hAnsi="Times New Roman" w:cs="Times New Roman"/>
        </w:rPr>
        <w:t xml:space="preserve"> for each location </w:t>
      </w:r>
      <w:r w:rsidR="00A62F88" w:rsidRPr="00BA2C9A">
        <w:rPr>
          <w:rFonts w:ascii="Times New Roman" w:eastAsiaTheme="minorEastAsia" w:hAnsi="Times New Roman" w:cs="Times New Roman"/>
          <w:i/>
        </w:rPr>
        <w:t xml:space="preserve">s </w:t>
      </w:r>
      <w:r w:rsidR="00A62F88" w:rsidRPr="00BA2C9A">
        <w:rPr>
          <w:rFonts w:ascii="Times New Roman" w:eastAsiaTheme="minorEastAsia" w:hAnsi="Times New Roman" w:cs="Times New Roman"/>
        </w:rPr>
        <w:t xml:space="preserve">and time </w:t>
      </w:r>
      <w:r w:rsidR="00A62F88" w:rsidRPr="00BA2C9A">
        <w:rPr>
          <w:rFonts w:ascii="Times New Roman" w:eastAsiaTheme="minorEastAsia" w:hAnsi="Times New Roman" w:cs="Times New Roman"/>
          <w:i/>
        </w:rPr>
        <w:t>t</w:t>
      </w:r>
      <w:r w:rsidR="00A62F88" w:rsidRPr="00BA2C9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e>
            </m:nary>
          </m:den>
        </m:f>
      </m:oMath>
      <w:r w:rsidR="00A62F88" w:rsidRPr="00BA2C9A">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BA2C9A">
        <w:rPr>
          <w:rFonts w:ascii="Times New Roman" w:eastAsiaTheme="minorEastAsia" w:hAnsi="Times New Roman" w:cs="Times New Roman"/>
        </w:rPr>
        <w:t xml:space="preserve"> is the </w:t>
      </w:r>
      <w:r w:rsidR="00A62F88" w:rsidRPr="00BA2C9A">
        <w:rPr>
          <w:rFonts w:ascii="Times New Roman" w:eastAsiaTheme="minorEastAsia" w:hAnsi="Times New Roman" w:cs="Times New Roman"/>
          <w:i/>
        </w:rPr>
        <w:t>y</w:t>
      </w:r>
      <w:r w:rsidR="00A62F88" w:rsidRPr="00BA2C9A">
        <w:rPr>
          <w:rFonts w:ascii="Times New Roman" w:eastAsiaTheme="minorEastAsia" w:hAnsi="Times New Roman" w:cs="Times New Roman"/>
        </w:rPr>
        <w:t xml:space="preserve"> coordinate of location </w:t>
      </w:r>
      <w:r w:rsidR="00A62F88" w:rsidRPr="00BA2C9A">
        <w:rPr>
          <w:rFonts w:ascii="Times New Roman" w:eastAsiaTheme="minorEastAsia" w:hAnsi="Times New Roman" w:cs="Times New Roman"/>
          <w:i/>
        </w:rPr>
        <w:t>s</w:t>
      </w:r>
      <w:r w:rsidR="00A62F88" w:rsidRPr="00BA2C9A">
        <w:rPr>
          <w:rFonts w:ascii="Times New Roman" w:hAnsi="Times New Roman" w:cs="Times New Roman"/>
        </w:rPr>
        <w:t>)</w:t>
      </w:r>
      <w:r w:rsidR="00032B0B" w:rsidRPr="00BA2C9A">
        <w:rPr>
          <w:rFonts w:ascii="Times New Roman" w:hAnsi="Times New Roman" w:cs="Times New Roman"/>
        </w:rPr>
        <w:t>.</w:t>
      </w:r>
      <w:r w:rsidR="00D4616B" w:rsidRPr="00BA2C9A">
        <w:rPr>
          <w:rFonts w:ascii="Times New Roman" w:hAnsi="Times New Roman" w:cs="Times New Roman"/>
        </w:rPr>
        <w:t xml:space="preserve"> Furthermore, we evaluate</w:t>
      </w:r>
      <w:r w:rsidR="0007109D" w:rsidRPr="00BA2C9A">
        <w:rPr>
          <w:rFonts w:ascii="Times New Roman" w:hAnsi="Times New Roman" w:cs="Times New Roman"/>
        </w:rPr>
        <w:t>d</w:t>
      </w:r>
      <w:r w:rsidR="00D4616B" w:rsidRPr="00BA2C9A">
        <w:rPr>
          <w:rFonts w:ascii="Times New Roman" w:hAnsi="Times New Roman" w:cs="Times New Roman"/>
        </w:rPr>
        <w:t xml:space="preserve"> whether s</w:t>
      </w:r>
      <w:r w:rsidR="00306407" w:rsidRPr="00BA2C9A">
        <w:rPr>
          <w:rFonts w:ascii="Times New Roman" w:hAnsi="Times New Roman" w:cs="Times New Roman"/>
        </w:rPr>
        <w:t>patial-</w:t>
      </w:r>
      <w:r w:rsidR="0089470C" w:rsidRPr="00BA2C9A">
        <w:rPr>
          <w:rFonts w:ascii="Times New Roman" w:hAnsi="Times New Roman" w:cs="Times New Roman"/>
        </w:rPr>
        <w:t>trend estimates from our model can be used to identify discrete areas of change</w:t>
      </w:r>
      <w:r w:rsidR="00D4616B" w:rsidRPr="00BA2C9A">
        <w:rPr>
          <w:rFonts w:ascii="Times New Roman" w:hAnsi="Times New Roman" w:cs="Times New Roman"/>
        </w:rPr>
        <w:t xml:space="preserve"> that may reflect stock structure</w:t>
      </w:r>
      <w:r w:rsidR="0089470C" w:rsidRPr="00BA2C9A">
        <w:rPr>
          <w:rFonts w:ascii="Times New Roman" w:hAnsi="Times New Roman" w:cs="Times New Roman"/>
        </w:rPr>
        <w:t xml:space="preserve">. One approach for doing this is to apply post-hoc cluster analyses to model outputs or covariates; for our </w:t>
      </w:r>
      <w:proofErr w:type="spellStart"/>
      <w:r w:rsidR="0089470C" w:rsidRPr="00BA2C9A">
        <w:rPr>
          <w:rFonts w:ascii="Times New Roman" w:hAnsi="Times New Roman" w:cs="Times New Roman"/>
        </w:rPr>
        <w:t>groundfish</w:t>
      </w:r>
      <w:proofErr w:type="spellEnd"/>
      <w:r w:rsidR="0089470C" w:rsidRPr="00BA2C9A">
        <w:rPr>
          <w:rFonts w:ascii="Times New Roman" w:hAnsi="Times New Roman" w:cs="Times New Roman"/>
        </w:rPr>
        <w:t xml:space="preserve"> application, we </w:t>
      </w:r>
      <w:r w:rsidR="00E14054" w:rsidRPr="00BA2C9A">
        <w:rPr>
          <w:rFonts w:ascii="Times New Roman" w:hAnsi="Times New Roman" w:cs="Times New Roman"/>
        </w:rPr>
        <w:t xml:space="preserve">used the partitioning around </w:t>
      </w:r>
      <w:proofErr w:type="spellStart"/>
      <w:r w:rsidR="00E14054" w:rsidRPr="00BA2C9A">
        <w:rPr>
          <w:rFonts w:ascii="Times New Roman" w:hAnsi="Times New Roman" w:cs="Times New Roman"/>
        </w:rPr>
        <w:t>medo</w:t>
      </w:r>
      <w:r w:rsidR="0007109D" w:rsidRPr="00BA2C9A">
        <w:rPr>
          <w:rFonts w:ascii="Times New Roman" w:hAnsi="Times New Roman" w:cs="Times New Roman"/>
        </w:rPr>
        <w:t>i</w:t>
      </w:r>
      <w:r w:rsidR="00E14054" w:rsidRPr="00BA2C9A">
        <w:rPr>
          <w:rFonts w:ascii="Times New Roman" w:hAnsi="Times New Roman" w:cs="Times New Roman"/>
        </w:rPr>
        <w:t>ds</w:t>
      </w:r>
      <w:proofErr w:type="spellEnd"/>
      <w:r w:rsidR="00E14054" w:rsidRPr="00BA2C9A">
        <w:rPr>
          <w:rFonts w:ascii="Times New Roman" w:hAnsi="Times New Roman" w:cs="Times New Roman"/>
        </w:rPr>
        <w:t xml:space="preserve"> </w:t>
      </w:r>
      <w:r w:rsidR="005B0DAC" w:rsidRPr="00BA2C9A">
        <w:rPr>
          <w:rFonts w:ascii="Times New Roman" w:hAnsi="Times New Roman" w:cs="Times New Roman"/>
        </w:rPr>
        <w:t xml:space="preserve">(PAM) </w:t>
      </w:r>
      <w:r w:rsidR="00E14054" w:rsidRPr="00BA2C9A">
        <w:rPr>
          <w:rFonts w:ascii="Times New Roman" w:hAnsi="Times New Roman" w:cs="Times New Roman"/>
        </w:rPr>
        <w:t>algorithm</w:t>
      </w:r>
      <w:r w:rsidR="008D64D9" w:rsidRPr="00BA2C9A">
        <w:rPr>
          <w:rFonts w:ascii="Times New Roman" w:hAnsi="Times New Roman" w:cs="Times New Roman"/>
        </w:rPr>
        <w:t xml:space="preserve"> with estimation of the number of clusters</w:t>
      </w:r>
      <w:r w:rsidR="00106AF8" w:rsidRPr="00BA2C9A">
        <w:rPr>
          <w:rFonts w:ascii="Times New Roman" w:hAnsi="Times New Roman" w:cs="Times New Roman"/>
        </w:rPr>
        <w:t xml:space="preserve"> </w:t>
      </w:r>
      <w:r w:rsidR="00106AF8" w:rsidRPr="00BA2C9A">
        <w:rPr>
          <w:rFonts w:ascii="Times New Roman" w:hAnsi="Times New Roman" w:cs="Times New Roman"/>
        </w:rPr>
        <w:fldChar w:fldCharType="begin"/>
      </w:r>
      <w:r w:rsidR="00106AF8" w:rsidRPr="00BA2C9A">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sidRPr="00BA2C9A">
        <w:rPr>
          <w:rFonts w:ascii="Times New Roman" w:hAnsi="Times New Roman" w:cs="Times New Roman"/>
        </w:rPr>
        <w:fldChar w:fldCharType="separate"/>
      </w:r>
      <w:r w:rsidR="00106AF8" w:rsidRPr="00BA2C9A">
        <w:rPr>
          <w:rFonts w:ascii="Times New Roman" w:hAnsi="Times New Roman" w:cs="Times New Roman"/>
        </w:rPr>
        <w:t>(implemented with R packages “fpc” and “cluster”, Hennig 2019, Maechler et al. 2019)</w:t>
      </w:r>
      <w:r w:rsidR="00106AF8" w:rsidRPr="00BA2C9A">
        <w:rPr>
          <w:rFonts w:ascii="Times New Roman" w:hAnsi="Times New Roman" w:cs="Times New Roman"/>
        </w:rPr>
        <w:fldChar w:fldCharType="end"/>
      </w:r>
      <w:r w:rsidR="0089470C" w:rsidRPr="00BA2C9A">
        <w:rPr>
          <w:rFonts w:ascii="Times New Roman" w:hAnsi="Times New Roman" w:cs="Times New Roman"/>
        </w:rPr>
        <w:t xml:space="preserve">. </w:t>
      </w:r>
      <w:r w:rsidR="006B08B7" w:rsidRPr="00BA2C9A">
        <w:rPr>
          <w:rFonts w:ascii="Times New Roman" w:hAnsi="Times New Roman" w:cs="Times New Roman"/>
        </w:rPr>
        <w:t xml:space="preserve">PAM is a robust clustering algorithm that minimizes the sum of </w:t>
      </w:r>
      <w:r w:rsidR="002463AD" w:rsidRPr="00BA2C9A">
        <w:rPr>
          <w:rFonts w:ascii="Times New Roman" w:hAnsi="Times New Roman" w:cs="Times New Roman"/>
        </w:rPr>
        <w:t xml:space="preserve">Euclidean </w:t>
      </w:r>
      <w:r w:rsidR="006B08B7" w:rsidRPr="00BA2C9A">
        <w:rPr>
          <w:rFonts w:ascii="Times New Roman" w:hAnsi="Times New Roman" w:cs="Times New Roman"/>
        </w:rPr>
        <w:t>dissimilarities</w:t>
      </w:r>
      <w:r w:rsidR="002463AD" w:rsidRPr="00BA2C9A">
        <w:rPr>
          <w:rFonts w:ascii="Times New Roman" w:hAnsi="Times New Roman" w:cs="Times New Roman"/>
        </w:rPr>
        <w:t xml:space="preserve"> (root of sum-of-squares of differences</w:t>
      </w:r>
      <w:r w:rsidR="00A12419" w:rsidRPr="00BA2C9A">
        <w:rPr>
          <w:rFonts w:ascii="Times New Roman" w:hAnsi="Times New Roman" w:cs="Times New Roman"/>
        </w:rPr>
        <w:t>) between observations and cluster values</w:t>
      </w:r>
      <w:r w:rsidR="001E0AAE" w:rsidRPr="00BA2C9A">
        <w:rPr>
          <w:rFonts w:ascii="Times New Roman" w:hAnsi="Times New Roman" w:cs="Times New Roman"/>
        </w:rPr>
        <w:t xml:space="preserve"> </w:t>
      </w:r>
      <w:r w:rsidR="001E0AAE" w:rsidRPr="00BA2C9A">
        <w:rPr>
          <w:rFonts w:ascii="Times New Roman" w:hAnsi="Times New Roman" w:cs="Times New Roman"/>
        </w:rPr>
        <w:fldChar w:fldCharType="begin"/>
      </w:r>
      <w:r w:rsidR="00106AF8" w:rsidRPr="00BA2C9A">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sidRPr="00BA2C9A">
        <w:rPr>
          <w:rFonts w:ascii="Times New Roman" w:hAnsi="Times New Roman" w:cs="Times New Roman"/>
        </w:rPr>
        <w:fldChar w:fldCharType="separate"/>
      </w:r>
      <w:r w:rsidR="00106AF8" w:rsidRPr="00BA2C9A">
        <w:rPr>
          <w:rFonts w:ascii="Times New Roman" w:hAnsi="Times New Roman" w:cs="Times New Roman"/>
        </w:rPr>
        <w:t>(Reynolds et al. 2006, Kaufman and Rousseeuw 2009)</w:t>
      </w:r>
      <w:r w:rsidR="001E0AAE" w:rsidRPr="00BA2C9A">
        <w:rPr>
          <w:rFonts w:ascii="Times New Roman" w:hAnsi="Times New Roman" w:cs="Times New Roman"/>
        </w:rPr>
        <w:fldChar w:fldCharType="end"/>
      </w:r>
      <w:r w:rsidR="006B08B7" w:rsidRPr="00BA2C9A">
        <w:rPr>
          <w:rFonts w:ascii="Times New Roman" w:hAnsi="Times New Roman" w:cs="Times New Roman"/>
        </w:rPr>
        <w:t xml:space="preserve">. </w:t>
      </w:r>
      <w:r w:rsidR="005B0DAC" w:rsidRPr="00BA2C9A">
        <w:rPr>
          <w:rFonts w:ascii="Times New Roman" w:hAnsi="Times New Roman" w:cs="Times New Roman"/>
        </w:rPr>
        <w:t>We used l</w:t>
      </w:r>
      <w:r w:rsidR="0089470C" w:rsidRPr="00BA2C9A">
        <w:rPr>
          <w:rFonts w:ascii="Times New Roman" w:hAnsi="Times New Roman" w:cs="Times New Roman"/>
        </w:rPr>
        <w:t xml:space="preserve">atitude and the predicted spatial trends as clustering variables </w:t>
      </w:r>
      <w:r w:rsidR="00E14054" w:rsidRPr="00BA2C9A">
        <w:rPr>
          <w:rFonts w:ascii="Times New Roman" w:hAnsi="Times New Roman" w:cs="Times New Roman"/>
        </w:rPr>
        <w:t>given that the majority of the contrast in dynamics along the U</w:t>
      </w:r>
      <w:r w:rsidR="00234BE8" w:rsidRPr="00BA2C9A">
        <w:rPr>
          <w:rFonts w:ascii="Times New Roman" w:hAnsi="Times New Roman" w:cs="Times New Roman"/>
        </w:rPr>
        <w:t>S</w:t>
      </w:r>
      <w:r w:rsidR="00E14054" w:rsidRPr="00BA2C9A">
        <w:rPr>
          <w:rFonts w:ascii="Times New Roman" w:hAnsi="Times New Roman" w:cs="Times New Roman"/>
        </w:rPr>
        <w:t xml:space="preserve"> </w:t>
      </w:r>
      <w:r w:rsidR="00860B19" w:rsidRPr="00BA2C9A">
        <w:rPr>
          <w:rFonts w:ascii="Times New Roman" w:hAnsi="Times New Roman" w:cs="Times New Roman"/>
        </w:rPr>
        <w:t>W</w:t>
      </w:r>
      <w:r w:rsidR="00E14054" w:rsidRPr="00BA2C9A">
        <w:rPr>
          <w:rFonts w:ascii="Times New Roman" w:hAnsi="Times New Roman" w:cs="Times New Roman"/>
        </w:rPr>
        <w:t xml:space="preserve">est </w:t>
      </w:r>
      <w:r w:rsidR="00860B19" w:rsidRPr="00BA2C9A">
        <w:rPr>
          <w:rFonts w:ascii="Times New Roman" w:hAnsi="Times New Roman" w:cs="Times New Roman"/>
        </w:rPr>
        <w:t>C</w:t>
      </w:r>
      <w:r w:rsidR="00E14054" w:rsidRPr="00BA2C9A">
        <w:rPr>
          <w:rFonts w:ascii="Times New Roman" w:hAnsi="Times New Roman" w:cs="Times New Roman"/>
        </w:rPr>
        <w:t xml:space="preserve">oast is in the latitudinal direction. </w:t>
      </w:r>
      <w:r w:rsidR="00373951" w:rsidRPr="00BA2C9A">
        <w:rPr>
          <w:rFonts w:ascii="Times New Roman" w:hAnsi="Times New Roman" w:cs="Times New Roman"/>
        </w:rPr>
        <w:t xml:space="preserve">For other </w:t>
      </w:r>
      <w:r w:rsidR="00373951" w:rsidRPr="00BA2C9A">
        <w:rPr>
          <w:rFonts w:ascii="Times New Roman" w:hAnsi="Times New Roman" w:cs="Times New Roman"/>
        </w:rPr>
        <w:lastRenderedPageBreak/>
        <w:t>applications, additional</w:t>
      </w:r>
      <w:r w:rsidR="00E14054" w:rsidRPr="00BA2C9A">
        <w:rPr>
          <w:rFonts w:ascii="Times New Roman" w:hAnsi="Times New Roman" w:cs="Times New Roman"/>
        </w:rPr>
        <w:t xml:space="preserve"> metrics could also be included in clustering including </w:t>
      </w:r>
      <w:r w:rsidR="00186508" w:rsidRPr="00BA2C9A">
        <w:rPr>
          <w:rFonts w:ascii="Times New Roman" w:hAnsi="Times New Roman" w:cs="Times New Roman"/>
        </w:rPr>
        <w:t xml:space="preserve">longitude, </w:t>
      </w:r>
      <w:r w:rsidR="00E14054" w:rsidRPr="00BA2C9A">
        <w:rPr>
          <w:rFonts w:ascii="Times New Roman" w:hAnsi="Times New Roman" w:cs="Times New Roman"/>
        </w:rPr>
        <w:t xml:space="preserve">habitat features, </w:t>
      </w:r>
      <w:r w:rsidR="00186508" w:rsidRPr="00BA2C9A">
        <w:rPr>
          <w:rFonts w:ascii="Times New Roman" w:hAnsi="Times New Roman" w:cs="Times New Roman"/>
        </w:rPr>
        <w:t>environmental covariates, or hum</w:t>
      </w:r>
      <w:r w:rsidR="00E81ACF" w:rsidRPr="00BA2C9A">
        <w:rPr>
          <w:rFonts w:ascii="Times New Roman" w:hAnsi="Times New Roman" w:cs="Times New Roman"/>
        </w:rPr>
        <w:t xml:space="preserve">an impacts such as </w:t>
      </w:r>
      <w:r w:rsidR="0089470C" w:rsidRPr="00BA2C9A">
        <w:rPr>
          <w:rFonts w:ascii="Times New Roman" w:hAnsi="Times New Roman" w:cs="Times New Roman"/>
        </w:rPr>
        <w:t xml:space="preserve">fisheries </w:t>
      </w:r>
      <w:r w:rsidR="00E81ACF" w:rsidRPr="00BA2C9A">
        <w:rPr>
          <w:rFonts w:ascii="Times New Roman" w:hAnsi="Times New Roman" w:cs="Times New Roman"/>
        </w:rPr>
        <w:t>removals.</w:t>
      </w:r>
      <w:r w:rsidR="009534B5" w:rsidRPr="00BA2C9A">
        <w:rPr>
          <w:rFonts w:ascii="Times New Roman" w:hAnsi="Times New Roman" w:cs="Times New Roman"/>
        </w:rPr>
        <w:t xml:space="preserve"> We chose the number of clusters </w:t>
      </w:r>
      <w:r w:rsidR="008D2423" w:rsidRPr="00BA2C9A">
        <w:rPr>
          <w:rFonts w:ascii="Times New Roman" w:hAnsi="Times New Roman" w:cs="Times New Roman"/>
        </w:rPr>
        <w:t xml:space="preserve">(constrained between 2 and 10) </w:t>
      </w:r>
      <w:r w:rsidR="00DE4D0D" w:rsidRPr="00BA2C9A">
        <w:rPr>
          <w:rFonts w:ascii="Times New Roman" w:hAnsi="Times New Roman" w:cs="Times New Roman"/>
        </w:rPr>
        <w:t xml:space="preserve">that </w:t>
      </w:r>
      <w:r w:rsidR="00E95A46" w:rsidRPr="00BA2C9A">
        <w:rPr>
          <w:rFonts w:ascii="Times New Roman" w:hAnsi="Times New Roman" w:cs="Times New Roman"/>
        </w:rPr>
        <w:t>maximized</w:t>
      </w:r>
      <w:r w:rsidR="00DE4D0D" w:rsidRPr="00BA2C9A">
        <w:rPr>
          <w:rFonts w:ascii="Times New Roman" w:hAnsi="Times New Roman" w:cs="Times New Roman"/>
        </w:rPr>
        <w:t xml:space="preserve"> the average silhouette width</w:t>
      </w:r>
      <w:r w:rsidR="00E95A46" w:rsidRPr="00BA2C9A">
        <w:rPr>
          <w:rFonts w:ascii="Times New Roman" w:hAnsi="Times New Roman" w:cs="Times New Roman"/>
        </w:rPr>
        <w:t xml:space="preserve"> across all predictions for a given species </w:t>
      </w:r>
      <w:r w:rsidR="00E95A46" w:rsidRPr="00BA2C9A">
        <w:rPr>
          <w:rFonts w:ascii="Times New Roman" w:hAnsi="Times New Roman" w:cs="Times New Roman"/>
        </w:rPr>
        <w:fldChar w:fldCharType="begin"/>
      </w:r>
      <w:r w:rsidR="00E95A46" w:rsidRPr="00BA2C9A">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sidRPr="00BA2C9A">
        <w:rPr>
          <w:rFonts w:ascii="Times New Roman" w:hAnsi="Times New Roman" w:cs="Times New Roman"/>
        </w:rPr>
        <w:fldChar w:fldCharType="separate"/>
      </w:r>
      <w:r w:rsidR="00E95A46" w:rsidRPr="00BA2C9A">
        <w:rPr>
          <w:rFonts w:ascii="Times New Roman" w:hAnsi="Times New Roman" w:cs="Times New Roman"/>
        </w:rPr>
        <w:t>(Kaufman and Rousseeuw 2009)</w:t>
      </w:r>
      <w:r w:rsidR="00E95A46" w:rsidRPr="00BA2C9A">
        <w:rPr>
          <w:rFonts w:ascii="Times New Roman" w:hAnsi="Times New Roman" w:cs="Times New Roman"/>
        </w:rPr>
        <w:fldChar w:fldCharType="end"/>
      </w:r>
      <w:r w:rsidR="00DE4D0D" w:rsidRPr="00BA2C9A">
        <w:rPr>
          <w:rFonts w:ascii="Times New Roman" w:hAnsi="Times New Roman" w:cs="Times New Roman"/>
        </w:rPr>
        <w:t>.</w:t>
      </w:r>
    </w:p>
    <w:p w14:paraId="2E55AA28" w14:textId="77777777" w:rsidR="00C86EB2" w:rsidRPr="00BA2C9A" w:rsidRDefault="00C86EB2" w:rsidP="00D26510">
      <w:pPr>
        <w:spacing w:after="120" w:line="480" w:lineRule="auto"/>
        <w:rPr>
          <w:b/>
        </w:rPr>
      </w:pPr>
    </w:p>
    <w:p w14:paraId="24CE921F" w14:textId="226596C4" w:rsidR="00454BC9" w:rsidRPr="00454BC9" w:rsidRDefault="00454BC9" w:rsidP="00D26510">
      <w:pPr>
        <w:spacing w:after="120" w:line="480" w:lineRule="auto"/>
        <w:rPr>
          <w:b/>
        </w:rPr>
      </w:pPr>
      <w:r w:rsidRPr="00454BC9">
        <w:rPr>
          <w:b/>
        </w:rPr>
        <w:t>Results</w:t>
      </w:r>
    </w:p>
    <w:p w14:paraId="23C86FED" w14:textId="77777777" w:rsidR="00454BC9" w:rsidRPr="00454BC9" w:rsidRDefault="00454BC9" w:rsidP="00D26510">
      <w:pPr>
        <w:spacing w:after="120" w:line="480" w:lineRule="auto"/>
        <w:rPr>
          <w:i/>
        </w:rPr>
      </w:pPr>
      <w:r w:rsidRPr="00454BC9">
        <w:rPr>
          <w:i/>
        </w:rPr>
        <w:t>Simulation testing</w:t>
      </w:r>
      <w:bookmarkStart w:id="0" w:name="_GoBack"/>
      <w:bookmarkEnd w:id="0"/>
    </w:p>
    <w:p w14:paraId="0B7B6907" w14:textId="3F640DE9" w:rsidR="00454BC9" w:rsidRDefault="001F7F7D" w:rsidP="00D26510">
      <w:pPr>
        <w:spacing w:after="120" w:line="480"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D26510">
      <w:pPr>
        <w:spacing w:after="120" w:line="480" w:lineRule="auto"/>
        <w:rPr>
          <w:i/>
        </w:rPr>
      </w:pPr>
    </w:p>
    <w:p w14:paraId="1878F4FB" w14:textId="19700DFE" w:rsidR="00454BC9" w:rsidRPr="00454BC9" w:rsidRDefault="00454BC9" w:rsidP="00D26510">
      <w:pPr>
        <w:keepNext/>
        <w:spacing w:after="120" w:line="480"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1E14B659" w:rsidR="005B5CB5" w:rsidRDefault="00B21799" w:rsidP="00D26510">
      <w:pPr>
        <w:keepNext/>
        <w:spacing w:after="120" w:line="480"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w:t>
      </w:r>
      <w:r w:rsidR="005B5CB5">
        <w:lastRenderedPageBreak/>
        <w:t>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w:t>
      </w:r>
      <w:proofErr w:type="spellStart"/>
      <w:r w:rsidR="005B5CB5">
        <w:t>coastwide</w:t>
      </w:r>
      <w:proofErr w:type="spellEnd"/>
      <w:r w:rsidR="005B5CB5">
        <w:t xml:space="preserve"> COG.</w:t>
      </w:r>
      <w:r w:rsidR="00DC32E2">
        <w:t xml:space="preserve"> </w:t>
      </w:r>
    </w:p>
    <w:p w14:paraId="2E6C10B8" w14:textId="0D80A56D" w:rsidR="00B21799" w:rsidRDefault="00B21799" w:rsidP="00D26510">
      <w:pPr>
        <w:spacing w:after="120" w:line="480"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ABA9B0C" w:rsidR="00386DC1" w:rsidRDefault="000631C2" w:rsidP="00D26510">
      <w:pPr>
        <w:spacing w:after="120" w:line="480" w:lineRule="auto"/>
      </w:pPr>
      <w:r>
        <w:lastRenderedPageBreak/>
        <w:tab/>
      </w:r>
      <w:r w:rsidR="0089470C">
        <w:t>Examining the</w:t>
      </w:r>
      <w:r>
        <w:t xml:space="preserve"> predictions of the spatial trend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w:t>
      </w:r>
      <w:proofErr w:type="spellStart"/>
      <w:r w:rsidR="00D93BDD" w:rsidRPr="00D766A8">
        <w:rPr>
          <w:i/>
          <w:iCs/>
        </w:rPr>
        <w:t>stom</w:t>
      </w:r>
      <w:r w:rsidR="00D66A11">
        <w:rPr>
          <w:i/>
          <w:iCs/>
        </w:rPr>
        <w:t>i</w:t>
      </w:r>
      <w:r w:rsidR="00D93BDD" w:rsidRPr="00D766A8">
        <w:rPr>
          <w:i/>
          <w:iCs/>
        </w:rPr>
        <w:t>as</w:t>
      </w:r>
      <w:proofErr w:type="spellEnd"/>
      <w:r w:rsidR="00D93BDD">
        <w:t xml:space="preserve">) </w:t>
      </w:r>
      <w:r w:rsidR="00A349C7">
        <w:t xml:space="preserve">had a southward </w:t>
      </w:r>
      <w:r w:rsidR="001C05F4">
        <w:t>density</w:t>
      </w:r>
      <w:r w:rsidR="00A349C7">
        <w:t xml:space="preserve"> shift </w:t>
      </w:r>
      <w:r>
        <w:t xml:space="preserve">and </w:t>
      </w:r>
      <w:bookmarkStart w:id="1" w:name="_Hlk27058813"/>
      <w:proofErr w:type="spellStart"/>
      <w:r>
        <w:t>shortspine</w:t>
      </w:r>
      <w:proofErr w:type="spellEnd"/>
      <w:r>
        <w:t xml:space="preserve"> </w:t>
      </w:r>
      <w:proofErr w:type="spellStart"/>
      <w:r>
        <w:t>thornyh</w:t>
      </w:r>
      <w:bookmarkEnd w:id="1"/>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coast</w:t>
      </w:r>
      <w:r w:rsidR="00D66A11">
        <w:t>-</w:t>
      </w:r>
      <w:r w:rsidR="00812679">
        <w:t xml:space="preserve">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t>
      </w:r>
      <w:r w:rsidR="00D66A11">
        <w:t>-</w:t>
      </w:r>
      <w:r w:rsidR="00812679">
        <w:t xml:space="preserve">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t>
      </w:r>
      <w:r w:rsidR="00D66A11">
        <w:t>-</w:t>
      </w:r>
      <w:r w:rsidR="00A349C7" w:rsidRPr="00A349C7">
        <w:t xml:space="preserve">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4CD65032" w:rsidR="00812679" w:rsidRDefault="004F2DA7" w:rsidP="00D26510">
      <w:pPr>
        <w:spacing w:after="120" w:line="480"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t>
      </w:r>
      <w:r w:rsidR="00D66A11">
        <w:t>-</w:t>
      </w:r>
      <w:r>
        <w:t xml:space="preserve">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t>
      </w:r>
      <w:r w:rsidR="00D66A11">
        <w:t>-</w:t>
      </w:r>
      <w:r w:rsidR="009D3831">
        <w:t xml:space="preserve">wide COG indicates a northward distribution shift, yet the </w:t>
      </w:r>
      <w:r w:rsidR="006B1E39">
        <w:t>region</w:t>
      </w:r>
      <w:r w:rsidR="009D3831">
        <w:t xml:space="preserve">-specific COG indicates </w:t>
      </w:r>
      <w:r w:rsidR="005F2BA0">
        <w:t>converging trends</w:t>
      </w:r>
      <w:r w:rsidR="00AD28B6">
        <w:t>, perhaps indicative of contraction of the core range</w:t>
      </w:r>
      <w:r w:rsidR="005F2BA0">
        <w:t>:</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w:t>
      </w:r>
      <w:r w:rsidR="007A6870">
        <w:lastRenderedPageBreak/>
        <w:t xml:space="preserve">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1CF0BE00" w:rsidR="00DE015F" w:rsidRPr="00264DBE" w:rsidRDefault="008E0DB6" w:rsidP="00D26510">
      <w:pPr>
        <w:spacing w:after="120" w:line="480"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These observations contrast with those from the COG, where the coast</w:t>
      </w:r>
      <w:r w:rsidR="00CB2035">
        <w:t>-</w:t>
      </w:r>
      <w:r w:rsidR="009A107D">
        <w:t xml:space="preserve">wid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coast</w:t>
      </w:r>
      <w:r w:rsidR="00CB2035">
        <w:t>-</w:t>
      </w:r>
      <w:r w:rsidR="00397D39">
        <w:t>wide, yet the spatial trend indicated that densities were increasing fastest at the northern and southern ends of the region</w:t>
      </w:r>
      <w:r w:rsidR="00DE015F">
        <w:t xml:space="preserve">. </w:t>
      </w:r>
      <w:r w:rsidR="00C51922">
        <w:t>However, the coast</w:t>
      </w:r>
      <w:r w:rsidR="00CB2035">
        <w:t>-</w:t>
      </w:r>
      <w:r w:rsidR="00C51922">
        <w:t xml:space="preserve">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somewhat consistent with the coast</w:t>
      </w:r>
      <w:r w:rsidR="00CB2035">
        <w:t>-</w:t>
      </w:r>
      <w:r w:rsidR="00FD7790">
        <w:t xml:space="preserve">wid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t>
      </w:r>
      <w:r w:rsidR="00CB2035">
        <w:t>-</w:t>
      </w:r>
      <w:r w:rsidR="00DE015F">
        <w:t>wide COG time</w:t>
      </w:r>
      <w:r w:rsidR="00CB2035">
        <w:t xml:space="preserve"> </w:t>
      </w:r>
      <w:r w:rsidR="00DE015F">
        <w:t xml:space="preserv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 xml:space="preserve">ern and to </w:t>
      </w:r>
      <w:r w:rsidR="00484F75">
        <w:lastRenderedPageBreak/>
        <w:t>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D26510">
      <w:pPr>
        <w:spacing w:after="120" w:line="480" w:lineRule="auto"/>
      </w:pPr>
    </w:p>
    <w:p w14:paraId="4B390697" w14:textId="77777777" w:rsidR="00B83E62" w:rsidRPr="00454BC9" w:rsidRDefault="00B83E62" w:rsidP="00D26510">
      <w:pPr>
        <w:spacing w:after="120" w:line="480" w:lineRule="auto"/>
        <w:rPr>
          <w:b/>
        </w:rPr>
      </w:pPr>
      <w:r>
        <w:rPr>
          <w:b/>
        </w:rPr>
        <w:t>Discussion</w:t>
      </w:r>
    </w:p>
    <w:p w14:paraId="7AC957B6" w14:textId="2298196B" w:rsidR="00DE7E57" w:rsidRDefault="006D0D73" w:rsidP="00D26510">
      <w:pPr>
        <w:spacing w:after="120" w:line="480"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D15182">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monitoring products such as abundance indices, especially in cases where little other information on spatial population and community structure is available.</w:t>
      </w:r>
    </w:p>
    <w:p w14:paraId="1936CBAB" w14:textId="07FE6846" w:rsidR="00DE7E57" w:rsidRDefault="0044347D" w:rsidP="00D26510">
      <w:pPr>
        <w:spacing w:after="120" w:line="480"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 xml:space="preserve">estimation and communication of spatially-varying temporal trends in </w:t>
      </w:r>
      <w:r w:rsidR="005A4A21">
        <w:lastRenderedPageBreak/>
        <w:t>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w:t>
      </w:r>
      <w:r w:rsidR="007735F2">
        <w:t xml:space="preserve">higher longevity, generation time, and site fidelity, </w:t>
      </w:r>
      <w:r w:rsidR="00FF5B4D">
        <w:t xml:space="preserve">and lower </w:t>
      </w:r>
      <w:r w:rsidR="007735F2">
        <w:t xml:space="preserve">rates of movement and </w:t>
      </w:r>
      <w:r w:rsidR="00FF5B4D">
        <w:t>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proofErr w:type="spellStart"/>
      <w:r w:rsidR="00D15182">
        <w:t>groundfish</w:t>
      </w:r>
      <w:proofErr w:type="spellEnd"/>
      <w:r w:rsidR="00D15182">
        <w:t xml:space="preserve"> species in this system.</w:t>
      </w:r>
      <w:r w:rsidR="004D7818">
        <w:t xml:space="preserve"> </w:t>
      </w:r>
      <w:r w:rsidR="00D15182">
        <w:t xml:space="preserve">Observation error in trawl surveys can include a wide range of values as a result of variance in sampling efficiency </w:t>
      </w:r>
      <w:r w:rsidR="00D15182">
        <w:fldChar w:fldCharType="begin"/>
      </w:r>
      <w:r w:rsidR="00D15182">
        <w: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instrText>
      </w:r>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42867D6B" w:rsidR="00DE7E57" w:rsidRDefault="00DE7E57" w:rsidP="00D26510">
      <w:pPr>
        <w:spacing w:after="120" w:line="480"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 xml:space="preserve">marine </w:t>
      </w:r>
      <w:r w:rsidR="0089470C">
        <w:lastRenderedPageBreak/>
        <w:t>fishes</w:t>
      </w:r>
      <w:r>
        <w:t xml:space="preserve">, the resulting maps of the </w:t>
      </w:r>
      <w:r w:rsidR="002374FB">
        <w:t>spatially-</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r w:rsidR="00D15182">
        <w: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coast</w:t>
      </w:r>
      <w:r w:rsidR="002374FB">
        <w:t>-</w:t>
      </w:r>
      <w:r w:rsidR="0000736B">
        <w:t xml:space="preserve">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t>
      </w:r>
      <w:r w:rsidR="002374FB">
        <w:t>-</w:t>
      </w:r>
      <w:r>
        <w:t xml:space="preserve">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3CD2AB0B" w:rsidR="00DE7E57" w:rsidRDefault="00DE7E57" w:rsidP="00D26510">
      <w:pPr>
        <w:spacing w:after="120" w:line="480"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t>
      </w:r>
      <w:r w:rsidR="002374FB">
        <w:t>-</w:t>
      </w:r>
      <w:r>
        <w:t>wide trends i</w:t>
      </w:r>
      <w:r w:rsidR="00F17B01">
        <w:t xml:space="preserve">n COG across multiple species as a result of climate change. </w:t>
      </w:r>
      <w:r>
        <w:t xml:space="preserve">These </w:t>
      </w:r>
      <w:r w:rsidR="00806A01">
        <w:t>coast</w:t>
      </w:r>
      <w:r w:rsidR="002374FB">
        <w:t>-</w:t>
      </w:r>
      <w:r w:rsidR="00806A01">
        <w: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2374FB">
        <w:t xml:space="preserve"> where the major boundary currents are far from the coast</w:t>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w:t>
      </w:r>
      <w:r w:rsidR="007735F2">
        <w:t xml:space="preserve">particularly for species associated with patchy reef habitats, </w:t>
      </w:r>
      <w:r w:rsidR="00F34C9C">
        <w:t xml:space="preserve">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w:t>
      </w:r>
      <w:r w:rsidR="00F34C9C">
        <w:lastRenderedPageBreak/>
        <w:t>response</w:t>
      </w:r>
      <w:r w:rsidR="00606D49">
        <w:t xml:space="preserve"> at shorter </w:t>
      </w:r>
      <w:r w:rsidR="00772CAE">
        <w:t xml:space="preserve">and perhaps longer </w:t>
      </w:r>
      <w:r w:rsidR="00606D49">
        <w:t xml:space="preserve">time scales than those explored here, as spatially-explicit trends are likely to differ between </w:t>
      </w:r>
      <w:proofErr w:type="spellStart"/>
      <w:r w:rsidR="00606D49">
        <w:t>intraan</w:t>
      </w:r>
      <w:r w:rsidR="00853945">
        <w:t>n</w:t>
      </w:r>
      <w:r w:rsidR="00606D49">
        <w:t>ual</w:t>
      </w:r>
      <w:proofErr w:type="spellEnd"/>
      <w:r w:rsidR="00606D49">
        <w:t xml:space="preserve">, </w:t>
      </w:r>
      <w:proofErr w:type="spellStart"/>
      <w:r w:rsidR="00606D49">
        <w:t>interannual</w:t>
      </w:r>
      <w:proofErr w:type="spellEnd"/>
      <w:r w:rsidR="00772CAE">
        <w:t xml:space="preserve">, and </w:t>
      </w:r>
      <w:proofErr w:type="spellStart"/>
      <w:r w:rsidR="00772CAE">
        <w:t>interdecadal</w:t>
      </w:r>
      <w:proofErr w:type="spellEnd"/>
      <w:r w:rsidR="00772CAE">
        <w:t xml:space="preserve">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 xml:space="preserve">disease outbreaks, </w:t>
      </w:r>
      <w:r w:rsidR="00853945">
        <w:t>intensive harvesting</w:t>
      </w:r>
      <w:r w:rsidR="0064317D">
        <w:t xml:space="preserve">, or </w:t>
      </w:r>
      <w:r w:rsidR="00772CAE">
        <w:t xml:space="preserve">extreme climate events such as </w:t>
      </w:r>
      <w:r w:rsidR="002374FB">
        <w:t xml:space="preserve">marine </w:t>
      </w:r>
      <w:r w:rsidR="00772CAE">
        <w:t>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0FBE97BC" w14:textId="715A6E71" w:rsidR="00B06BF9" w:rsidRPr="00D26510" w:rsidRDefault="00B06BF9" w:rsidP="00D26510">
      <w:pPr>
        <w:spacing w:after="120" w:line="480"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r w:rsidR="00A10B2F">
        <w: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instrText>
      </w:r>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 xml:space="preserve">could arise from metrics of the spatial </w:t>
      </w:r>
      <w:r w:rsidR="00B03809">
        <w:lastRenderedPageBreak/>
        <w:t>structure of</w:t>
      </w:r>
      <w:r w:rsidR="006E0890">
        <w:t xml:space="preserve"> temporal trends or oscillations in population density</w:t>
      </w:r>
      <w:r w:rsidR="00B03809">
        <w:t xml:space="preserve"> </w:t>
      </w:r>
      <w:r w:rsidR="00B03809">
        <w:fldChar w:fldCharType="begin"/>
      </w:r>
      <w:r w:rsidR="00265E4B">
        <w: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r w:rsidR="006E0890">
        <w: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instrText>
      </w:r>
      <w:r w:rsidR="00B03809">
        <w:fldChar w:fldCharType="separate"/>
      </w:r>
      <w:r w:rsidR="006E0890" w:rsidRPr="006E0890">
        <w:t>(Huffaker 1958, Tilman and Kareiva 1997, Hassell 2000)</w:t>
      </w:r>
      <w:r w:rsidR="00B03809">
        <w:fldChar w:fldCharType="end"/>
      </w:r>
      <w:r w:rsidR="00D26510">
        <w:t>.</w:t>
      </w:r>
      <w:r w:rsidRPr="003D1119">
        <w:br w:type="page"/>
      </w:r>
    </w:p>
    <w:p w14:paraId="6A1D214C" w14:textId="1C980215" w:rsidR="0051393F" w:rsidRDefault="003B607E" w:rsidP="00D26510">
      <w:pPr>
        <w:spacing w:after="160" w:line="480" w:lineRule="auto"/>
      </w:pPr>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9EB937E" w:rsidR="0051393F" w:rsidRDefault="0051393F" w:rsidP="00D26510">
      <w:pPr>
        <w:spacing w:after="160" w:line="480"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2374FB">
        <w:t>-</w:t>
      </w:r>
      <w:r w:rsidR="006113B7">
        <w:t>to</w:t>
      </w:r>
      <w:r w:rsidR="002374FB">
        <w:t>-</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D26510">
      <w:pPr>
        <w:spacing w:after="160" w:line="480" w:lineRule="auto"/>
      </w:pPr>
    </w:p>
    <w:p w14:paraId="63345EBB" w14:textId="7495E15D" w:rsidR="00A939E4" w:rsidRDefault="00F4316E" w:rsidP="00D26510">
      <w:pPr>
        <w:spacing w:after="160" w:line="480" w:lineRule="auto"/>
        <w:jc w:val="center"/>
        <w:rPr>
          <w:vertAlign w:val="subscript"/>
        </w:rPr>
      </w:pPr>
      <w:r>
        <w:rPr>
          <w:noProof/>
          <w:lang w:val="en-US"/>
        </w:rPr>
        <w:lastRenderedPageBreak/>
        <w:drawing>
          <wp:inline distT="0" distB="0" distL="0" distR="0" wp14:anchorId="53AD44B1" wp14:editId="01600984">
            <wp:extent cx="3886200" cy="6312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3900620" cy="6335634"/>
                    </a:xfrm>
                    <a:prstGeom prst="rect">
                      <a:avLst/>
                    </a:prstGeom>
                  </pic:spPr>
                </pic:pic>
              </a:graphicData>
            </a:graphic>
          </wp:inline>
        </w:drawing>
      </w:r>
    </w:p>
    <w:p w14:paraId="0971416E" w14:textId="3B892C52" w:rsidR="005437A8" w:rsidRDefault="00A939E4" w:rsidP="00D26510">
      <w:pPr>
        <w:spacing w:after="160" w:line="480" w:lineRule="auto"/>
      </w:pPr>
      <w:r>
        <w:t xml:space="preserve">Figure </w:t>
      </w:r>
      <w:r w:rsidR="005437A8">
        <w:t>2</w:t>
      </w:r>
      <w:r>
        <w:t xml:space="preserve">. Map of the </w:t>
      </w:r>
      <w:r w:rsidR="0037103B">
        <w:t xml:space="preserve">bathymetry within the </w:t>
      </w:r>
      <w:r w:rsidR="0049381F">
        <w:t xml:space="preserve">US </w:t>
      </w:r>
      <w:r w:rsidR="00A82880">
        <w:t>W</w:t>
      </w:r>
      <w:r w:rsidR="0049381F">
        <w:t xml:space="preserve">est </w:t>
      </w:r>
      <w:r w:rsidR="00A82880">
        <w:t>C</w:t>
      </w:r>
      <w:r w:rsidR="0049381F">
        <w:t xml:space="preserve">oast </w:t>
      </w:r>
      <w:proofErr w:type="spellStart"/>
      <w:r w:rsidR="0049381F">
        <w:t>groundfish</w:t>
      </w:r>
      <w:proofErr w:type="spellEnd"/>
      <w:r w:rsidR="0049381F">
        <w:t xml:space="preserve"> bottom trawl survey </w:t>
      </w:r>
      <w:r w:rsidR="0037103B">
        <w:t xml:space="preserve">footprint. </w:t>
      </w:r>
      <w:r>
        <w:t xml:space="preserve">Cape Mendocino and Point Conception are labeled to represent the latitudinal boundaries between known </w:t>
      </w:r>
      <w:r w:rsidR="003E04B4">
        <w:t>pre</w:t>
      </w:r>
      <w:r w:rsidR="0032387B">
        <w:t xml:space="preserve">dominant </w:t>
      </w:r>
      <w:r>
        <w:t>biogeographic regions</w:t>
      </w:r>
      <w:r w:rsidR="0032387B">
        <w:t xml:space="preserve"> (</w:t>
      </w:r>
      <w:r w:rsidR="003E04B4">
        <w:t xml:space="preserve">N.B. there is also more limited evidence for additional or alternative biogeographic breaks, e.g., </w:t>
      </w:r>
      <w:r w:rsidR="0032387B">
        <w:t>Cape Blanco</w:t>
      </w:r>
      <w:r w:rsidR="003E04B4">
        <w:t>, the westernmost point</w:t>
      </w:r>
      <w:r w:rsidR="0032387B">
        <w:t xml:space="preserve"> in Oregon)</w:t>
      </w:r>
      <w:r>
        <w:t xml:space="preserve">. </w:t>
      </w:r>
    </w:p>
    <w:p w14:paraId="0AA39DC8" w14:textId="7A1AAE1A" w:rsidR="005437A8" w:rsidRDefault="0071148D" w:rsidP="00D26510">
      <w:pPr>
        <w:spacing w:after="160" w:line="480" w:lineRule="auto"/>
      </w:pPr>
      <w:r>
        <w:rPr>
          <w:noProof/>
          <w:lang w:val="en-US"/>
        </w:rPr>
        <w:lastRenderedPageBreak/>
        <w:drawing>
          <wp:inline distT="0" distB="0" distL="0" distR="0" wp14:anchorId="6C961128" wp14:editId="555D9DCE">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14115"/>
                    </a:xfrm>
                    <a:prstGeom prst="rect">
                      <a:avLst/>
                    </a:prstGeom>
                  </pic:spPr>
                </pic:pic>
              </a:graphicData>
            </a:graphic>
          </wp:inline>
        </w:drawing>
      </w:r>
    </w:p>
    <w:p w14:paraId="51F681DE" w14:textId="248BE46A" w:rsidR="00811176" w:rsidRPr="005B5CB5" w:rsidRDefault="005437A8" w:rsidP="00D26510">
      <w:pPr>
        <w:spacing w:after="160" w:line="480" w:lineRule="auto"/>
        <w:rPr>
          <w:vertAlign w:val="subscript"/>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60D70895" w:rsidR="00811176" w:rsidRDefault="0071148D" w:rsidP="00D26510">
      <w:pPr>
        <w:spacing w:line="480" w:lineRule="auto"/>
      </w:pPr>
      <w:r>
        <w:rPr>
          <w:noProof/>
          <w:lang w:val="en-US"/>
        </w:rPr>
        <w:lastRenderedPageBreak/>
        <w:drawing>
          <wp:inline distT="0" distB="0" distL="0" distR="0" wp14:anchorId="34712EEC" wp14:editId="0ABBEBC9">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5525"/>
                    </a:xfrm>
                    <a:prstGeom prst="rect">
                      <a:avLst/>
                    </a:prstGeom>
                  </pic:spPr>
                </pic:pic>
              </a:graphicData>
            </a:graphic>
          </wp:inline>
        </w:drawing>
      </w:r>
    </w:p>
    <w:p w14:paraId="6DBD324F" w14:textId="10E7B042" w:rsidR="00811176" w:rsidRDefault="00811176" w:rsidP="00D26510">
      <w:pPr>
        <w:spacing w:line="480" w:lineRule="auto"/>
      </w:pPr>
      <w:r>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t>
      </w:r>
      <w:r w:rsidR="0049381F">
        <w:t>-</w:t>
      </w:r>
      <w:r w:rsidR="002F0878">
        <w:t>wide trend for a given species. Grey points represent clusters from which the trend was within 0.01 of the mean coast</w:t>
      </w:r>
      <w:r w:rsidR="0049381F">
        <w:t>-</w:t>
      </w:r>
      <w:r w:rsidR="002F0878">
        <w:t>wide trend. Horizontal lines represent approximate positions of known biogeographic breaks: Cape Mendocino, California</w:t>
      </w:r>
      <w:r w:rsidR="00A82880">
        <w:t>,</w:t>
      </w:r>
      <w:r w:rsidR="002F0878">
        <w:t xml:space="preserve"> in the north; Point Conception, California</w:t>
      </w:r>
      <w:r w:rsidR="00A82880">
        <w:t>,</w:t>
      </w:r>
      <w:r w:rsidR="002F0878">
        <w:t xml:space="preserve"> in the south.</w:t>
      </w:r>
    </w:p>
    <w:p w14:paraId="1E94F816" w14:textId="77777777" w:rsidR="005B5CB5" w:rsidRDefault="005B5CB5" w:rsidP="00D26510">
      <w:pPr>
        <w:spacing w:after="160" w:line="480" w:lineRule="auto"/>
      </w:pPr>
      <w:r>
        <w:br w:type="page"/>
      </w:r>
    </w:p>
    <w:p w14:paraId="4E1CB6FD" w14:textId="01267B9A" w:rsidR="0002735B" w:rsidRDefault="0071148D" w:rsidP="00D26510">
      <w:pPr>
        <w:spacing w:after="160" w:line="480" w:lineRule="auto"/>
        <w:jc w:val="center"/>
        <w:rPr>
          <w:vertAlign w:val="subscript"/>
        </w:rPr>
      </w:pPr>
      <w:r>
        <w:rPr>
          <w:noProof/>
          <w:lang w:val="en-US"/>
        </w:rPr>
        <w:lastRenderedPageBreak/>
        <w:drawing>
          <wp:inline distT="0" distB="0" distL="0" distR="0" wp14:anchorId="24BAAC13" wp14:editId="28681F4F">
            <wp:extent cx="5396024" cy="764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5253" cy="7658476"/>
                    </a:xfrm>
                    <a:prstGeom prst="rect">
                      <a:avLst/>
                    </a:prstGeom>
                  </pic:spPr>
                </pic:pic>
              </a:graphicData>
            </a:graphic>
          </wp:inline>
        </w:drawing>
      </w:r>
    </w:p>
    <w:p w14:paraId="445EDE7B" w14:textId="052FBC38" w:rsidR="00F62588" w:rsidRPr="0002735B" w:rsidRDefault="005B5CB5" w:rsidP="00D26510">
      <w:pPr>
        <w:spacing w:after="160" w:line="480" w:lineRule="auto"/>
        <w:rPr>
          <w:vertAlign w:val="subscript"/>
        </w:rPr>
      </w:pPr>
      <w:r>
        <w:lastRenderedPageBreak/>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t>
      </w:r>
      <w:r w:rsidR="00CC1162">
        <w:t>-</w:t>
      </w:r>
      <w:r w:rsidR="00DD4113">
        <w:t>wide</w:t>
      </w:r>
      <w:r>
        <w:t xml:space="preserve">, whereas the colored lines </w:t>
      </w:r>
      <w:r w:rsidR="00B25A3D">
        <w:t xml:space="preserve">represent </w:t>
      </w:r>
      <w:r>
        <w:t>the COGs for each unique biogeographic region (separated by Cape Mendocino, California</w:t>
      </w:r>
      <w:r w:rsidR="00A82880">
        <w:t>,</w:t>
      </w:r>
      <w:r>
        <w:t xml:space="preserve"> in the north; Point Conception, California</w:t>
      </w:r>
      <w:r w:rsidR="00A82880">
        <w:t>,</w:t>
      </w:r>
      <w:r>
        <w:t xml:space="preserve">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D26510">
      <w:pPr>
        <w:spacing w:after="160" w:line="480" w:lineRule="auto"/>
      </w:pPr>
      <w:r w:rsidRPr="00F701E3">
        <w:lastRenderedPageBreak/>
        <w:t>REFERENCES</w:t>
      </w:r>
    </w:p>
    <w:p w14:paraId="7F5EE642" w14:textId="77777777" w:rsidR="00082596" w:rsidRPr="00082596" w:rsidRDefault="00082596" w:rsidP="00D26510">
      <w:pPr>
        <w:spacing w:line="480" w:lineRule="auto"/>
        <w:ind w:left="720" w:hanging="720"/>
        <w:rPr>
          <w:rFonts w:eastAsiaTheme="minorHAnsi"/>
        </w:rPr>
      </w:pPr>
      <w:r w:rsidRPr="00082596">
        <w:rPr>
          <w:rFonts w:eastAsiaTheme="minorHAnsi"/>
        </w:rPr>
        <w:fldChar w:fldCharType="begin"/>
      </w:r>
      <w:r w:rsidRPr="00082596">
        <w:rPr>
          <w:rFonts w:eastAsiaTheme="minorHAnsi"/>
        </w:rPr>
        <w:instrText xml:space="preserve"> ADDIN ZOTERO_BIBL {"uncited":[],"omitted":[],"custom":[]} CSL_BIBLIOGRAPHY </w:instrText>
      </w:r>
      <w:r w:rsidRPr="00082596">
        <w:rPr>
          <w:rFonts w:eastAsiaTheme="minorHAnsi"/>
        </w:rPr>
        <w:fldChar w:fldCharType="separate"/>
      </w:r>
      <w:r w:rsidRPr="00082596">
        <w:rPr>
          <w:rFonts w:eastAsiaTheme="minorHAnsi"/>
        </w:rPr>
        <w:t>Akaike, H. 1973. Information theory and an extension of the maximum likelihood principle, pages 267-281. In (B. N. Petrov and F. Csaki, eds.), Proceedings of the 2nd International Symposium on Information Theory. Akademiai Kiado, Budapest.</w:t>
      </w:r>
    </w:p>
    <w:p w14:paraId="76B46331" w14:textId="78A46A1A" w:rsidR="00082596" w:rsidRPr="00082596" w:rsidRDefault="00082596" w:rsidP="00D26510">
      <w:pPr>
        <w:spacing w:line="480" w:lineRule="auto"/>
        <w:ind w:left="720" w:hanging="720"/>
        <w:rPr>
          <w:rFonts w:eastAsiaTheme="minorHAnsi"/>
        </w:rPr>
      </w:pPr>
      <w:r w:rsidRPr="00082596">
        <w:rPr>
          <w:rFonts w:eastAsiaTheme="minorHAnsi"/>
        </w:rPr>
        <w:t>Anderson, S. C. 2019. sdmTMB: An R package for spatial and spatiotemporal GLMMs with TMB.</w:t>
      </w:r>
      <w:r>
        <w:rPr>
          <w:rFonts w:eastAsiaTheme="minorHAnsi"/>
        </w:rPr>
        <w:t xml:space="preserve"> </w:t>
      </w:r>
      <w:r w:rsidRPr="00082596">
        <w:rPr>
          <w:rFonts w:eastAsiaTheme="minorHAnsi"/>
        </w:rPr>
        <w:t>https://github.com/pbs-assess/sdmTMB</w:t>
      </w:r>
    </w:p>
    <w:p w14:paraId="014E3A54" w14:textId="77777777" w:rsidR="00082596" w:rsidRPr="00082596" w:rsidRDefault="00082596" w:rsidP="00D26510">
      <w:pPr>
        <w:spacing w:line="480" w:lineRule="auto"/>
        <w:ind w:left="720" w:hanging="720"/>
        <w:rPr>
          <w:rFonts w:eastAsiaTheme="minorHAnsi"/>
        </w:rPr>
      </w:pPr>
      <w:r w:rsidRPr="00082596">
        <w:rPr>
          <w:rFonts w:eastAsiaTheme="minorHAnsi"/>
        </w:rPr>
        <w:t>Anderson, S. C., E. A. Keppel, and Edwards, A.M. In press. A reproducible data synopsis for over 100 species of British Columbia groundfish. Department Fisheries Oceans Canada Science Advisory Secretariat Research Document 2019/041. vii + 321 p.</w:t>
      </w:r>
    </w:p>
    <w:p w14:paraId="31204ECE" w14:textId="77777777" w:rsidR="00082596" w:rsidRPr="00082596" w:rsidRDefault="00082596" w:rsidP="00D26510">
      <w:pPr>
        <w:spacing w:line="480" w:lineRule="auto"/>
        <w:ind w:left="720" w:hanging="720"/>
        <w:rPr>
          <w:rFonts w:eastAsiaTheme="minorHAnsi"/>
        </w:rPr>
      </w:pPr>
      <w:r w:rsidRPr="00082596">
        <w:rPr>
          <w:rFonts w:eastAsiaTheme="minorHAnsi"/>
        </w:rPr>
        <w:t>Anderson, S. C., and E. J. Ward. 2019. Black swans in space: Modeling spatiotemporal processes with extremes. Ecology 100:e02403.</w:t>
      </w:r>
    </w:p>
    <w:p w14:paraId="3F7C07B5" w14:textId="77777777" w:rsidR="00082596" w:rsidRPr="00082596" w:rsidRDefault="00082596" w:rsidP="00D26510">
      <w:pPr>
        <w:spacing w:line="480" w:lineRule="auto"/>
        <w:ind w:left="720" w:hanging="720"/>
        <w:rPr>
          <w:rFonts w:eastAsiaTheme="minorHAnsi"/>
        </w:rPr>
      </w:pPr>
      <w:r w:rsidRPr="00082596">
        <w:rPr>
          <w:rFonts w:eastAsiaTheme="minorHAnsi"/>
        </w:rPr>
        <w:t>Auger-Méthé, M., C. Field, C. M. Albertsen, A. E. Derocher, M. A. Lewis, I. D. Jonsen, and J. Mills Flemming. 2016. State-space models’ dirty little secrets: Even simple linear Gaussian models can have estimation problems. Scientific Reports 6:26677.</w:t>
      </w:r>
    </w:p>
    <w:p w14:paraId="14408C0D" w14:textId="77777777" w:rsidR="00082596" w:rsidRPr="00082596" w:rsidRDefault="00082596" w:rsidP="00D26510">
      <w:pPr>
        <w:spacing w:line="480" w:lineRule="auto"/>
        <w:ind w:left="720" w:hanging="720"/>
        <w:rPr>
          <w:rFonts w:eastAsiaTheme="minorHAnsi"/>
        </w:rPr>
      </w:pPr>
      <w:r w:rsidRPr="00082596">
        <w:rPr>
          <w:rFonts w:eastAsiaTheme="minorHAnsi"/>
        </w:rPr>
        <w:t>Bakun, A., D. B. Field, A. Redondo-Rodriguez, and S. J. Weeks. 2010. Greenhouse gas, upwelling-favorable winds, and the future of coastal ocean upwelling ecosystems. Global Change Biology 16:1213–1228.</w:t>
      </w:r>
    </w:p>
    <w:p w14:paraId="0B499010" w14:textId="77777777" w:rsidR="00082596" w:rsidRPr="00082596" w:rsidRDefault="00082596" w:rsidP="00D26510">
      <w:pPr>
        <w:spacing w:line="480" w:lineRule="auto"/>
        <w:ind w:left="720" w:hanging="720"/>
        <w:rPr>
          <w:rFonts w:eastAsiaTheme="minorHAnsi"/>
        </w:rPr>
      </w:pPr>
      <w:r w:rsidRPr="00082596">
        <w:rPr>
          <w:rFonts w:eastAsiaTheme="minorHAnsi"/>
        </w:rPr>
        <w:t>Barnett, L. A. K., E. J. Ward, J. E. Jannot, and A. O. Shelton. 2019. Dynamic spatial heterogeneity reveals interdependence of marine faunal density and fishery removals. Ecological Indicators 107:105585.</w:t>
      </w:r>
    </w:p>
    <w:p w14:paraId="20287847" w14:textId="77777777" w:rsidR="00082596" w:rsidRPr="00082596" w:rsidRDefault="00082596" w:rsidP="00D26510">
      <w:pPr>
        <w:spacing w:line="480" w:lineRule="auto"/>
        <w:ind w:left="720" w:hanging="720"/>
        <w:rPr>
          <w:rFonts w:eastAsiaTheme="minorHAnsi"/>
        </w:rPr>
      </w:pPr>
      <w:r w:rsidRPr="00082596">
        <w:rPr>
          <w:rFonts w:eastAsiaTheme="minorHAnsi"/>
        </w:rPr>
        <w:t>Berger, A. M., D. R. Goethel, P. D. Lynch, T. Quinn, S. Mormede, J. McKenzie, and A. Dunn. 2017. Space oddity: The mission for spatial integration. Canadian Journal of Fisheries and Aquatic Sciences 74:1698–1716.</w:t>
      </w:r>
    </w:p>
    <w:p w14:paraId="4B9AF3B0"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Chen, J., M. E. Thompson, and C. Wu. 2004. Estimation of fish abundance indices based on scientific research trawl surveys. Biometrics 60:116–123.</w:t>
      </w:r>
    </w:p>
    <w:p w14:paraId="1283941C" w14:textId="77777777" w:rsidR="00082596" w:rsidRPr="00082596" w:rsidRDefault="00082596" w:rsidP="00D26510">
      <w:pPr>
        <w:spacing w:line="480" w:lineRule="auto"/>
        <w:ind w:left="720" w:hanging="720"/>
        <w:rPr>
          <w:rFonts w:eastAsiaTheme="minorHAnsi"/>
        </w:rPr>
      </w:pPr>
      <w:r w:rsidRPr="00082596">
        <w:rPr>
          <w:rFonts w:eastAsiaTheme="minorHAnsi"/>
        </w:rPr>
        <w:t>Dunn, P. K., and G. K. Smyth. 2005. Series evaluation of Tweedie exponential dispersion model densities. Statistics and Computing 15:267–280.</w:t>
      </w:r>
    </w:p>
    <w:p w14:paraId="5CD5C299" w14:textId="77777777" w:rsidR="00082596" w:rsidRPr="00082596" w:rsidRDefault="00082596" w:rsidP="00D26510">
      <w:pPr>
        <w:spacing w:line="480" w:lineRule="auto"/>
        <w:ind w:left="720" w:hanging="720"/>
        <w:rPr>
          <w:rFonts w:eastAsiaTheme="minorHAnsi"/>
        </w:rPr>
      </w:pPr>
      <w:r w:rsidRPr="00082596">
        <w:rPr>
          <w:rFonts w:eastAsiaTheme="minorHAnsi"/>
        </w:rPr>
        <w:t>Elith, J., M. Kearney, and S. Phillips. 2010. The art of modelling range-shifting species. Methods in Ecology and Evolution 1:330–342.</w:t>
      </w:r>
    </w:p>
    <w:p w14:paraId="0F974BEA" w14:textId="77777777" w:rsidR="00082596" w:rsidRPr="00082596" w:rsidRDefault="00082596" w:rsidP="00D26510">
      <w:pPr>
        <w:spacing w:line="480" w:lineRule="auto"/>
        <w:ind w:left="720" w:hanging="720"/>
        <w:rPr>
          <w:rFonts w:eastAsiaTheme="minorHAnsi"/>
        </w:rPr>
      </w:pPr>
      <w:r w:rsidRPr="00082596">
        <w:rPr>
          <w:rFonts w:eastAsiaTheme="minorHAnsi"/>
        </w:rPr>
        <w:t>Elith, J., and J. R. Leathwick. 2009. Species distribution models: Ecological explanation and prediction across space and time. Annual Review of Ecology, Evolution, and Systematics 40:677–697.</w:t>
      </w:r>
    </w:p>
    <w:p w14:paraId="3A480BCD" w14:textId="77777777" w:rsidR="00082596" w:rsidRPr="00082596" w:rsidRDefault="00082596" w:rsidP="00D26510">
      <w:pPr>
        <w:spacing w:line="480" w:lineRule="auto"/>
        <w:ind w:left="720" w:hanging="720"/>
        <w:rPr>
          <w:rFonts w:eastAsiaTheme="minorHAnsi"/>
        </w:rPr>
      </w:pPr>
      <w:r w:rsidRPr="00082596">
        <w:rPr>
          <w:rFonts w:eastAsiaTheme="minorHAnsi"/>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OAA Technical Memorandum NMFS-NWFSC-145, 69 p.</w:t>
      </w:r>
    </w:p>
    <w:p w14:paraId="78F98F5C" w14:textId="77777777" w:rsidR="00082596" w:rsidRPr="00082596" w:rsidRDefault="00082596" w:rsidP="00D26510">
      <w:pPr>
        <w:spacing w:line="480" w:lineRule="auto"/>
        <w:ind w:left="720" w:hanging="720"/>
        <w:rPr>
          <w:rFonts w:eastAsiaTheme="minorHAnsi"/>
        </w:rPr>
      </w:pPr>
      <w:r w:rsidRPr="00082596">
        <w:rPr>
          <w:rFonts w:eastAsiaTheme="minorHAnsi"/>
        </w:rPr>
        <w:t>Hassell, M. 2000. The Spatial and Temporal Dynamics of Host-Parasitoid Interactions. Oxford University Press, Oxford.</w:t>
      </w:r>
    </w:p>
    <w:p w14:paraId="18FDBF19" w14:textId="77777777" w:rsidR="00082596" w:rsidRPr="00082596" w:rsidRDefault="00082596" w:rsidP="00D26510">
      <w:pPr>
        <w:spacing w:line="480" w:lineRule="auto"/>
        <w:ind w:left="720" w:hanging="720"/>
        <w:rPr>
          <w:rFonts w:eastAsiaTheme="minorHAnsi"/>
        </w:rPr>
      </w:pPr>
      <w:r w:rsidRPr="00082596">
        <w:rPr>
          <w:rFonts w:eastAsiaTheme="minorHAnsi"/>
        </w:rPr>
        <w:t>Hennig, C. 2019. fpc: Flexible Procedures for Clustering. https://cran.r-project.org/package=fpc</w:t>
      </w:r>
    </w:p>
    <w:p w14:paraId="5998F387"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Hitch, A. T., and P. L. Leberg. 2007. Breeding distributions of North American bird species moving north as a result of climate change. Conservation Biology 21:534–539.</w:t>
      </w:r>
    </w:p>
    <w:p w14:paraId="5BC36CE4" w14:textId="77777777" w:rsidR="00082596" w:rsidRPr="00082596" w:rsidRDefault="00082596" w:rsidP="00D26510">
      <w:pPr>
        <w:spacing w:line="480" w:lineRule="auto"/>
        <w:ind w:left="720" w:hanging="720"/>
        <w:rPr>
          <w:rFonts w:eastAsiaTheme="minorHAnsi"/>
        </w:rPr>
      </w:pPr>
      <w:r w:rsidRPr="00082596">
        <w:rPr>
          <w:rFonts w:eastAsiaTheme="minorHAnsi"/>
        </w:rPr>
        <w:t>Huffaker, C. B. 1958. Experimental studies on predation: dispersion factors and predator-prey oscillations. Hilgardia 27:795–835.</w:t>
      </w:r>
    </w:p>
    <w:p w14:paraId="7335416A" w14:textId="77777777" w:rsidR="00082596" w:rsidRPr="00082596" w:rsidRDefault="00082596" w:rsidP="00D26510">
      <w:pPr>
        <w:spacing w:line="480" w:lineRule="auto"/>
        <w:ind w:left="720" w:hanging="720"/>
        <w:rPr>
          <w:rFonts w:eastAsiaTheme="minorHAnsi"/>
        </w:rPr>
      </w:pPr>
      <w:r w:rsidRPr="00082596">
        <w:rPr>
          <w:rFonts w:eastAsiaTheme="minorHAnsi"/>
        </w:rPr>
        <w:t>Johnson, K. F., J. T. Thorson, and A. E. Punt. 2019. Investigating the value of including depth during spatiotemporal index standardization. Fisheries Research 216:126–137.</w:t>
      </w:r>
    </w:p>
    <w:p w14:paraId="5D1B7080" w14:textId="77777777" w:rsidR="00082596" w:rsidRPr="00082596" w:rsidRDefault="00082596" w:rsidP="00D26510">
      <w:pPr>
        <w:spacing w:line="480" w:lineRule="auto"/>
        <w:ind w:left="720" w:hanging="720"/>
        <w:rPr>
          <w:rFonts w:eastAsiaTheme="minorHAnsi"/>
        </w:rPr>
      </w:pPr>
      <w:r w:rsidRPr="00082596">
        <w:rPr>
          <w:rFonts w:eastAsiaTheme="minorHAnsi"/>
        </w:rPr>
        <w:t>Kaufman, L., and P. J. Rousseeuw. 2009. Finding groups in data: an Introduction to cluster analysis. John Wiley &amp; Sons.</w:t>
      </w:r>
    </w:p>
    <w:p w14:paraId="00B7B50C" w14:textId="77777777" w:rsidR="00082596" w:rsidRPr="00082596" w:rsidRDefault="00082596" w:rsidP="00D26510">
      <w:pPr>
        <w:spacing w:line="480" w:lineRule="auto"/>
        <w:ind w:left="720" w:hanging="720"/>
        <w:rPr>
          <w:rFonts w:eastAsiaTheme="minorHAnsi"/>
        </w:rPr>
      </w:pPr>
      <w:r w:rsidRPr="00082596">
        <w:rPr>
          <w:rFonts w:eastAsiaTheme="minorHAnsi"/>
        </w:rPr>
        <w:t>Kéfi, S., V. Guttal, W. A. Brock, S. R. Carpenter, A. M. Ellison, V. N. Livina, D. A. Seekell, M. Scheffer, E. H. van Nes, and V. Dakos. 2014. Early warning signals of ecological transitions: Methods for spatial patterns. PloS One 9:e92097.</w:t>
      </w:r>
    </w:p>
    <w:p w14:paraId="22A938F8" w14:textId="77777777" w:rsidR="00082596" w:rsidRPr="00082596" w:rsidRDefault="00082596" w:rsidP="00D26510">
      <w:pPr>
        <w:spacing w:line="480" w:lineRule="auto"/>
        <w:ind w:left="720" w:hanging="720"/>
        <w:rPr>
          <w:rFonts w:eastAsiaTheme="minorHAnsi"/>
        </w:rPr>
      </w:pPr>
      <w:r w:rsidRPr="00082596">
        <w:rPr>
          <w:rFonts w:eastAsiaTheme="minorHAnsi"/>
        </w:rPr>
        <w:t>Keller, A. A., J. R. Wallace, and R. D. Methot. 2017. The Northwest Fisheries Science Center’s West Coast groundfish bottom trawl survey: History, design, and description. U.S. Department of Commerce, NOAA Technical Memorandum NMFS-NWFSC-136, 37 p.</w:t>
      </w:r>
    </w:p>
    <w:p w14:paraId="50FB50FE" w14:textId="77777777" w:rsidR="00082596" w:rsidRPr="00082596" w:rsidRDefault="00082596" w:rsidP="00D26510">
      <w:pPr>
        <w:spacing w:line="480" w:lineRule="auto"/>
        <w:ind w:left="720" w:hanging="720"/>
        <w:rPr>
          <w:rFonts w:eastAsiaTheme="minorHAnsi"/>
        </w:rPr>
      </w:pPr>
      <w:r w:rsidRPr="00082596">
        <w:rPr>
          <w:rFonts w:eastAsiaTheme="minorHAnsi"/>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45F0FE1" w14:textId="77777777" w:rsidR="00082596" w:rsidRPr="00082596" w:rsidRDefault="00082596" w:rsidP="00D26510">
      <w:pPr>
        <w:spacing w:line="480" w:lineRule="auto"/>
        <w:ind w:left="720" w:hanging="720"/>
        <w:rPr>
          <w:rFonts w:eastAsiaTheme="minorHAnsi"/>
        </w:rPr>
      </w:pPr>
      <w:r w:rsidRPr="00082596">
        <w:rPr>
          <w:rFonts w:eastAsiaTheme="minorHAnsi"/>
        </w:rPr>
        <w:t>Kristensen, K., A. Nielsen, C. W. Berg, H. Skaug, and B. M. Bell. 2016. TMB: Automatic differentiation and Laplace approximation. Journal of Statistical Software 70:1–21.</w:t>
      </w:r>
    </w:p>
    <w:p w14:paraId="5DF10699" w14:textId="77777777" w:rsidR="00082596" w:rsidRPr="00082596" w:rsidRDefault="00082596" w:rsidP="00D26510">
      <w:pPr>
        <w:spacing w:line="480" w:lineRule="auto"/>
        <w:ind w:left="720" w:hanging="720"/>
        <w:rPr>
          <w:rFonts w:eastAsiaTheme="minorHAnsi"/>
        </w:rPr>
      </w:pPr>
      <w:r w:rsidRPr="00082596">
        <w:rPr>
          <w:rFonts w:eastAsiaTheme="minorHAnsi"/>
        </w:rPr>
        <w:t>Latimer, A. M., S. Banerjee, H. S. Jr, E. S. Mosher, and J. A. S. Jr. 2009. Hierarchical models facilitate spatial analysis of large data sets: a Case study on invasive plant species in the northeastern United States. Ecology Letters 12:144–154.</w:t>
      </w:r>
    </w:p>
    <w:p w14:paraId="02970FF3"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Lenoir, J., J. C. Gégout, P. A. Marquet, P. de Ruffray, and H. Brisse. 2008. A Significant upward shift in plant species optimum elevation during the 20th century. Science 320:1768.</w:t>
      </w:r>
    </w:p>
    <w:p w14:paraId="784B941F" w14:textId="77777777" w:rsidR="00082596" w:rsidRPr="00082596" w:rsidRDefault="00082596" w:rsidP="00D26510">
      <w:pPr>
        <w:spacing w:line="480" w:lineRule="auto"/>
        <w:ind w:left="720" w:hanging="720"/>
        <w:rPr>
          <w:rFonts w:eastAsiaTheme="minorHAnsi"/>
        </w:rPr>
      </w:pPr>
      <w:r w:rsidRPr="00082596">
        <w:rPr>
          <w:rFonts w:eastAsiaTheme="minorHAnsi"/>
        </w:rPr>
        <w:t>Levin, L. A., M. Sibuet, A. J. Gooday, C. R. Smith, and A. Vanreusel. 2010. The roles of habitat heterogeneity in generating and maintaining biodiversity on continental margins: an Introduction. Marine Ecology 31:1–5.</w:t>
      </w:r>
    </w:p>
    <w:p w14:paraId="067E67F9" w14:textId="77777777" w:rsidR="00082596" w:rsidRPr="00082596" w:rsidRDefault="00082596" w:rsidP="00D26510">
      <w:pPr>
        <w:spacing w:line="480" w:lineRule="auto"/>
        <w:ind w:left="720" w:hanging="720"/>
        <w:rPr>
          <w:rFonts w:eastAsiaTheme="minorHAnsi"/>
        </w:rPr>
      </w:pPr>
      <w:r w:rsidRPr="00082596">
        <w:rPr>
          <w:rFonts w:eastAsiaTheme="minorHAnsi"/>
        </w:rPr>
        <w:t>Levin, S. A. 1992. The problem of pattern and scale in ecology: the Robert H. MacArthur Award Lecture. Ecology 73:1943–1967.</w:t>
      </w:r>
    </w:p>
    <w:p w14:paraId="3A67657E" w14:textId="77777777" w:rsidR="00082596" w:rsidRPr="00082596" w:rsidRDefault="00082596" w:rsidP="00D26510">
      <w:pPr>
        <w:spacing w:line="480" w:lineRule="auto"/>
        <w:ind w:left="720" w:hanging="720"/>
        <w:rPr>
          <w:rFonts w:eastAsiaTheme="minorHAnsi"/>
        </w:rPr>
      </w:pPr>
      <w:r w:rsidRPr="00082596">
        <w:rPr>
          <w:rFonts w:eastAsiaTheme="minorHAnsi"/>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2BAD68CB" w14:textId="77777777" w:rsidR="00082596" w:rsidRPr="00082596" w:rsidRDefault="00082596" w:rsidP="00D26510">
      <w:pPr>
        <w:spacing w:line="480" w:lineRule="auto"/>
        <w:ind w:left="720" w:hanging="720"/>
        <w:rPr>
          <w:rFonts w:eastAsiaTheme="minorHAnsi"/>
        </w:rPr>
      </w:pPr>
      <w:r w:rsidRPr="00082596">
        <w:rPr>
          <w:rFonts w:eastAsiaTheme="minorHAnsi"/>
        </w:rPr>
        <w:t>Lindgren, F., H. Rue, and J. Lindström. 2011. An explicit link between Gaussian fields and Gaussian Markov random fields: the Stochastic partial differential equation approach. Journal of the Royal Statistical Society: Series B (Statistical Methodology) 73:423–498.</w:t>
      </w:r>
    </w:p>
    <w:p w14:paraId="3699FB4E" w14:textId="77777777" w:rsidR="00082596" w:rsidRPr="00082596" w:rsidRDefault="00082596" w:rsidP="00D26510">
      <w:pPr>
        <w:spacing w:line="480" w:lineRule="auto"/>
        <w:ind w:left="720" w:hanging="720"/>
        <w:rPr>
          <w:rFonts w:eastAsiaTheme="minorHAnsi"/>
        </w:rPr>
      </w:pPr>
      <w:r w:rsidRPr="00082596">
        <w:rPr>
          <w:rFonts w:eastAsiaTheme="minorHAnsi"/>
        </w:rPr>
        <w:t>Link, J. S., J. K. T. Brodziak, S. F. Edwards, W. J. Overholtz, D. Mountain, J. W. Jossi, T. D. Smith, and M. J. Fogarty. 2002. Marine ecosystem assessment in a fisheries management context. Canadian Journal of Fisheries and Aquatic Sciences 59:1429–1440.</w:t>
      </w:r>
    </w:p>
    <w:p w14:paraId="4C4AA4B8" w14:textId="77777777" w:rsidR="00082596" w:rsidRPr="00082596" w:rsidRDefault="00082596" w:rsidP="00D26510">
      <w:pPr>
        <w:spacing w:line="480" w:lineRule="auto"/>
        <w:ind w:left="720" w:hanging="720"/>
        <w:rPr>
          <w:rFonts w:eastAsiaTheme="minorHAnsi"/>
        </w:rPr>
      </w:pPr>
      <w:r w:rsidRPr="00082596">
        <w:rPr>
          <w:rFonts w:eastAsiaTheme="minorHAnsi"/>
        </w:rPr>
        <w:t>Lowerre-Barbieri, S. K., I. A. Catalán, A. Frugård Opdal, and C. Jørgensen. 2019. Preparing for the future: Integrating spatial ecology into ecosystem-based management. ICES Journal of Marine Science 76:467–476.</w:t>
      </w:r>
    </w:p>
    <w:p w14:paraId="669E0853" w14:textId="77777777" w:rsidR="00082596" w:rsidRPr="00082596" w:rsidRDefault="00082596" w:rsidP="00D26510">
      <w:pPr>
        <w:spacing w:line="480" w:lineRule="auto"/>
        <w:ind w:left="720" w:hanging="720"/>
        <w:rPr>
          <w:rFonts w:eastAsiaTheme="minorHAnsi"/>
        </w:rPr>
      </w:pPr>
      <w:r w:rsidRPr="00082596">
        <w:rPr>
          <w:rFonts w:eastAsiaTheme="minorHAnsi"/>
        </w:rPr>
        <w:t>Maechler, M., P. Rousseeuw, A. Struyf, M. Hubert, and K. Hornik. 2019. Cluster: Cluster Analysis Basics and Extensions. R package version 2.1.0.</w:t>
      </w:r>
    </w:p>
    <w:p w14:paraId="57B23E0E"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Nicholson, M. D., and S. Jennings. 2004. Testing candidate indicators to support ecosystem-based management: the Power of monitoring surveys to detect temporal trends in fish community metrics. ICES Journal of Marine Science 61:35–42.</w:t>
      </w:r>
    </w:p>
    <w:p w14:paraId="6C037A1F" w14:textId="77777777" w:rsidR="00082596" w:rsidRPr="00082596" w:rsidRDefault="00082596" w:rsidP="00D26510">
      <w:pPr>
        <w:spacing w:line="480" w:lineRule="auto"/>
        <w:ind w:left="720" w:hanging="720"/>
        <w:rPr>
          <w:rFonts w:eastAsiaTheme="minorHAnsi"/>
        </w:rPr>
      </w:pPr>
      <w:r w:rsidRPr="00082596">
        <w:rPr>
          <w:rFonts w:eastAsiaTheme="minorHAnsi"/>
        </w:rPr>
        <w:t>Pinsky, M. L., B. Worm, M. J. Fogarty, J. L. Sarmiento, and S. A. Levin. 2013. Marine taxa track local climate velocities. Science 341:1239–1242.</w:t>
      </w:r>
    </w:p>
    <w:p w14:paraId="5C70EBB3" w14:textId="77777777" w:rsidR="00082596" w:rsidRPr="00082596" w:rsidRDefault="00082596" w:rsidP="00D26510">
      <w:pPr>
        <w:spacing w:line="480" w:lineRule="auto"/>
        <w:ind w:left="720" w:hanging="720"/>
        <w:rPr>
          <w:rFonts w:eastAsiaTheme="minorHAnsi"/>
        </w:rPr>
      </w:pPr>
      <w:r w:rsidRPr="00082596">
        <w:rPr>
          <w:rFonts w:eastAsiaTheme="minorHAnsi"/>
        </w:rPr>
        <w:t>R Core Team. 2019. R: A Language and Environment for Statistical Computing. R Foundation for Statistical Computing, Vienna, Austria.</w:t>
      </w:r>
    </w:p>
    <w:p w14:paraId="730F165B" w14:textId="77777777" w:rsidR="00082596" w:rsidRPr="00082596" w:rsidRDefault="00082596" w:rsidP="00D26510">
      <w:pPr>
        <w:spacing w:line="480" w:lineRule="auto"/>
        <w:ind w:left="720" w:hanging="720"/>
        <w:rPr>
          <w:rFonts w:eastAsiaTheme="minorHAnsi"/>
        </w:rPr>
      </w:pPr>
      <w:r w:rsidRPr="00082596">
        <w:rPr>
          <w:rFonts w:eastAsiaTheme="minorHAnsi"/>
        </w:rPr>
        <w:t>Reynolds, A. P., G. Richards, B. de la Iglesia, and V. J. Rayward-Smith. 2006. Clustering rules: a Comparison of partitioning and hierarchical clustering algorithms. Journal of Mathematical Modelling and Algorithms 5:475–504.</w:t>
      </w:r>
    </w:p>
    <w:p w14:paraId="24D98337" w14:textId="77777777" w:rsidR="00082596" w:rsidRPr="00082596" w:rsidRDefault="00082596" w:rsidP="00D26510">
      <w:pPr>
        <w:spacing w:line="480" w:lineRule="auto"/>
        <w:ind w:left="720" w:hanging="720"/>
        <w:rPr>
          <w:rFonts w:eastAsiaTheme="minorHAnsi"/>
        </w:rPr>
      </w:pPr>
      <w:r w:rsidRPr="00082596">
        <w:rPr>
          <w:rFonts w:eastAsiaTheme="minorHAnsi"/>
        </w:rPr>
        <w:t>Rice, J. C., and S. M. Garcia. 2011. Fisheries, food security, climate change, and biodiversity: Characteristics of the sector and perspectives on emerging issues. ICES Journal of Marine Science 68:1343–1353.</w:t>
      </w:r>
    </w:p>
    <w:p w14:paraId="478BAD05" w14:textId="77777777" w:rsidR="00082596" w:rsidRPr="00082596" w:rsidRDefault="00082596" w:rsidP="00D26510">
      <w:pPr>
        <w:spacing w:line="480" w:lineRule="auto"/>
        <w:ind w:left="720" w:hanging="720"/>
        <w:rPr>
          <w:rFonts w:eastAsiaTheme="minorHAnsi"/>
        </w:rPr>
      </w:pPr>
      <w:r w:rsidRPr="00082596">
        <w:rPr>
          <w:rFonts w:eastAsiaTheme="minorHAnsi"/>
        </w:rPr>
        <w:t>Rue, H., S. Martino, and N. Chopin. 2009. Approximate Bayesian inference for latent Gaussian models by using integrated nested Laplace approximations. Journal of the Royal Statistical Society: Series B (Statistical Methodology) 71:319–392.</w:t>
      </w:r>
    </w:p>
    <w:p w14:paraId="54798310" w14:textId="77777777" w:rsidR="00082596" w:rsidRPr="00082596" w:rsidRDefault="00082596" w:rsidP="00D26510">
      <w:pPr>
        <w:spacing w:line="480" w:lineRule="auto"/>
        <w:ind w:left="720" w:hanging="720"/>
        <w:rPr>
          <w:rFonts w:eastAsiaTheme="minorHAnsi"/>
        </w:rPr>
      </w:pPr>
      <w:r w:rsidRPr="00082596">
        <w:rPr>
          <w:rFonts w:eastAsiaTheme="minorHAnsi"/>
        </w:rPr>
        <w:t>Ruiz-Cárdenas, R., E. T. Krainski, and H. Rue. 2012. Direct fitting of dynamic models using integrated nested Laplace approximations — INLA. Computational Statistics &amp; Data Analysis 56:1808–1828.</w:t>
      </w:r>
    </w:p>
    <w:p w14:paraId="54A5EC61" w14:textId="77777777" w:rsidR="00082596" w:rsidRPr="00082596" w:rsidRDefault="00082596" w:rsidP="00D26510">
      <w:pPr>
        <w:spacing w:line="480" w:lineRule="auto"/>
        <w:ind w:left="720" w:hanging="720"/>
        <w:rPr>
          <w:rFonts w:eastAsiaTheme="minorHAnsi"/>
        </w:rPr>
      </w:pPr>
      <w:r w:rsidRPr="00082596">
        <w:rPr>
          <w:rFonts w:eastAsiaTheme="minorHAnsi"/>
        </w:rPr>
        <w:t>Sagarin, R. D., S. D. Gaines, and B. Gaylord. 2006. Moving beyond assumptions to understand abundance distributions across the ranges of species. Trends in Ecology &amp; Evolution 21:524–530.</w:t>
      </w:r>
    </w:p>
    <w:p w14:paraId="7C6A30D5"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Shelton, A. O., J. T. Thorson, E. J. Ward, and B. E. Feist. 2014. Spatial semiparametric models improve estimates of species abundance and distribution. Canadian Journal of Fisheries and Aquatic Sciences 71:1655–1666.</w:t>
      </w:r>
    </w:p>
    <w:p w14:paraId="10E0554A" w14:textId="77777777" w:rsidR="00082596" w:rsidRPr="00082596" w:rsidRDefault="00082596" w:rsidP="00D26510">
      <w:pPr>
        <w:spacing w:line="480" w:lineRule="auto"/>
        <w:ind w:left="720" w:hanging="720"/>
        <w:rPr>
          <w:rFonts w:eastAsiaTheme="minorHAnsi"/>
        </w:rPr>
      </w:pPr>
      <w:r w:rsidRPr="00082596">
        <w:rPr>
          <w:rFonts w:eastAsiaTheme="minorHAnsi"/>
        </w:rPr>
        <w:t>Shono, H. 2008. Application of the Tweedie distribution to zero-catch data in CPUE analysis. Fisheries Research 93:154–162.</w:t>
      </w:r>
    </w:p>
    <w:p w14:paraId="0934BFBE" w14:textId="77777777" w:rsidR="00082596" w:rsidRPr="00082596" w:rsidRDefault="00082596" w:rsidP="00D26510">
      <w:pPr>
        <w:spacing w:line="480" w:lineRule="auto"/>
        <w:ind w:left="720" w:hanging="720"/>
        <w:rPr>
          <w:rFonts w:eastAsiaTheme="minorHAnsi"/>
        </w:rPr>
      </w:pPr>
      <w:r w:rsidRPr="00082596">
        <w:rPr>
          <w:rFonts w:eastAsiaTheme="minorHAnsi"/>
        </w:rPr>
        <w:t>Stock, B. C., E. J. Ward, T. Eguchi, J. E. Jannot, J. T. Thorson, B. E. Feist, and B. X. Semmens. 2019. Comparing predictions of fisheries bycatch using multiple spatiotemporal species distribution model frameworks. Canadian Journal of Fisheries and Aquatic Sciences.</w:t>
      </w:r>
    </w:p>
    <w:p w14:paraId="47AC96EB" w14:textId="77777777" w:rsidR="00082596" w:rsidRPr="00082596" w:rsidRDefault="00082596" w:rsidP="00D26510">
      <w:pPr>
        <w:spacing w:line="480" w:lineRule="auto"/>
        <w:ind w:left="720" w:hanging="720"/>
        <w:rPr>
          <w:rFonts w:eastAsiaTheme="minorHAnsi"/>
        </w:rPr>
      </w:pPr>
      <w:r w:rsidRPr="00082596">
        <w:rPr>
          <w:rFonts w:eastAsiaTheme="minorHAnsi"/>
        </w:rPr>
        <w:t>Thorson, J. T. 2019a. Measuring the impact of oceanographic indices on species distribution shifts: The spatially varying effect of cold-pool extent in the eastern Bering Sea. Limnology and Oceanography 64:2632–2645.</w:t>
      </w:r>
    </w:p>
    <w:p w14:paraId="4326865E" w14:textId="77777777" w:rsidR="00082596" w:rsidRPr="00082596" w:rsidRDefault="00082596" w:rsidP="00D26510">
      <w:pPr>
        <w:spacing w:line="480" w:lineRule="auto"/>
        <w:ind w:left="720" w:hanging="720"/>
        <w:rPr>
          <w:rFonts w:eastAsiaTheme="minorHAnsi"/>
        </w:rPr>
      </w:pPr>
      <w:r w:rsidRPr="00082596">
        <w:rPr>
          <w:rFonts w:eastAsiaTheme="minorHAnsi"/>
        </w:rPr>
        <w:t>Thorson, J. T. 2019b. Guidance for decisions using the Vector Autoregressive Spatio-Temporal (VAST) package in stock, ecosystem, habitat and climate assessments. Fisheries Research 210:143–161.</w:t>
      </w:r>
    </w:p>
    <w:p w14:paraId="37FDAB8D" w14:textId="77777777" w:rsidR="00082596" w:rsidRPr="00082596" w:rsidRDefault="00082596" w:rsidP="00D26510">
      <w:pPr>
        <w:spacing w:line="480" w:lineRule="auto"/>
        <w:ind w:left="720" w:hanging="720"/>
        <w:rPr>
          <w:rFonts w:eastAsiaTheme="minorHAnsi"/>
        </w:rPr>
      </w:pPr>
      <w:r w:rsidRPr="00082596">
        <w:rPr>
          <w:rFonts w:eastAsiaTheme="minorHAnsi"/>
        </w:rPr>
        <w:t>Thorson, J. T., and L. A. K. Barnett. 2017. Comparing estimates of abundance trends and distribution shifts using single- and multispecies models of fishes and biogenic habitat. ICES Journal of Marine Science 74:1311–1321.</w:t>
      </w:r>
    </w:p>
    <w:p w14:paraId="19AB0D2D" w14:textId="77777777" w:rsidR="00082596" w:rsidRPr="00082596" w:rsidRDefault="00082596" w:rsidP="00D26510">
      <w:pPr>
        <w:spacing w:line="480" w:lineRule="auto"/>
        <w:ind w:left="720" w:hanging="720"/>
        <w:rPr>
          <w:rFonts w:eastAsiaTheme="minorHAnsi"/>
        </w:rPr>
      </w:pPr>
      <w:r w:rsidRPr="00082596">
        <w:rPr>
          <w:rFonts w:eastAsiaTheme="minorHAnsi"/>
        </w:rPr>
        <w:t>Thorson, J. T., M. L. Pinsky, and E. J. Ward. 2016. Model-based inference for estimating shifts in species distribution, area occupied and centre of gravity. Methods in Ecology and Evolution 7:990–1002.</w:t>
      </w:r>
    </w:p>
    <w:p w14:paraId="52253FBA" w14:textId="77777777" w:rsidR="00082596" w:rsidRPr="00082596" w:rsidRDefault="00082596" w:rsidP="00D26510">
      <w:pPr>
        <w:spacing w:line="480" w:lineRule="auto"/>
        <w:ind w:left="720" w:hanging="720"/>
        <w:rPr>
          <w:rFonts w:eastAsiaTheme="minorHAnsi"/>
        </w:rPr>
      </w:pPr>
      <w:r w:rsidRPr="00082596">
        <w:rPr>
          <w:rFonts w:eastAsiaTheme="minorHAnsi"/>
        </w:rPr>
        <w:t>Thorson, J. T., A. O. Shelton, E. J. Ward, and H. J. Skaug. 2015. Geostatistical delta-generalized linear mixed models improve precision for estimated abundance indices for West Coast groundfishes. ICES Journal of Marine Science 72:1297–1310.</w:t>
      </w:r>
    </w:p>
    <w:p w14:paraId="7A0AAE3D" w14:textId="77777777" w:rsidR="00082596" w:rsidRPr="00082596" w:rsidRDefault="00082596" w:rsidP="00D26510">
      <w:pPr>
        <w:spacing w:line="480" w:lineRule="auto"/>
        <w:ind w:left="720" w:hanging="720"/>
        <w:rPr>
          <w:rFonts w:eastAsiaTheme="minorHAnsi"/>
        </w:rPr>
      </w:pPr>
      <w:r w:rsidRPr="00082596">
        <w:rPr>
          <w:rFonts w:eastAsiaTheme="minorHAnsi"/>
        </w:rPr>
        <w:lastRenderedPageBreak/>
        <w:t>Tilman, D., and P. M. Kareiva. 1997. Spatial Ecology: The Role of Space in Population Dynamics and Interspecific Interactions. Princeton University Press.</w:t>
      </w:r>
    </w:p>
    <w:p w14:paraId="06CB5B0A" w14:textId="77777777" w:rsidR="00082596" w:rsidRPr="00082596" w:rsidRDefault="00082596" w:rsidP="00D26510">
      <w:pPr>
        <w:spacing w:line="480" w:lineRule="auto"/>
        <w:ind w:left="720" w:hanging="720"/>
        <w:rPr>
          <w:rFonts w:eastAsiaTheme="minorHAnsi"/>
        </w:rPr>
      </w:pPr>
      <w:r w:rsidRPr="00082596">
        <w:rPr>
          <w:rFonts w:eastAsiaTheme="minorHAnsi"/>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4270524B" w14:textId="77777777" w:rsidR="00082596" w:rsidRPr="00082596" w:rsidRDefault="00082596" w:rsidP="00D26510">
      <w:pPr>
        <w:spacing w:line="480" w:lineRule="auto"/>
        <w:ind w:left="720" w:hanging="720"/>
        <w:rPr>
          <w:rFonts w:eastAsiaTheme="minorHAnsi"/>
        </w:rPr>
      </w:pPr>
      <w:r w:rsidRPr="00082596">
        <w:rPr>
          <w:rFonts w:eastAsiaTheme="minorHAnsi"/>
        </w:rPr>
        <w:t>Walter, J. A., L. W. Sheppard, T. L. Anderson, J. H. Kastens, O. N. Bjørnstad, A. M. Liebhold, and D. C. Reuman. 2017. The Geography of spatial synchrony. Ecology Letters 20:801–814.</w:t>
      </w:r>
    </w:p>
    <w:p w14:paraId="6A11E1E8" w14:textId="77777777" w:rsidR="00082596" w:rsidRPr="00082596" w:rsidRDefault="00082596" w:rsidP="00D26510">
      <w:pPr>
        <w:spacing w:line="480" w:lineRule="auto"/>
        <w:ind w:left="720" w:hanging="720"/>
        <w:rPr>
          <w:rFonts w:eastAsiaTheme="minorHAnsi"/>
        </w:rPr>
      </w:pPr>
      <w:r w:rsidRPr="00082596">
        <w:rPr>
          <w:rFonts w:eastAsiaTheme="minorHAnsi"/>
        </w:rPr>
        <w:t>Ward, E. J., J. E. Jannot, Y.-W. Lee, K. Ono, A. O. Shelton, and J. T. Thorson. 2015. Using spatiotemporal species distribution models to identify temporally evolving hotspots of species co-occurrence. Ecological Applications 25:2198–2209.</w:t>
      </w:r>
    </w:p>
    <w:p w14:paraId="4B14793E" w14:textId="77777777" w:rsidR="00082596" w:rsidRPr="00082596" w:rsidRDefault="00082596" w:rsidP="00D26510">
      <w:pPr>
        <w:spacing w:line="480" w:lineRule="auto"/>
        <w:ind w:left="720" w:hanging="720"/>
        <w:rPr>
          <w:rFonts w:eastAsiaTheme="minorHAnsi"/>
        </w:rPr>
      </w:pPr>
      <w:r w:rsidRPr="00082596">
        <w:rPr>
          <w:rFonts w:eastAsiaTheme="minorHAnsi"/>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6B7C11F1" w14:textId="77777777" w:rsidR="00082596" w:rsidRPr="00082596" w:rsidRDefault="00082596" w:rsidP="00D26510">
      <w:pPr>
        <w:spacing w:line="480" w:lineRule="auto"/>
        <w:ind w:left="720" w:hanging="720"/>
        <w:rPr>
          <w:rFonts w:eastAsiaTheme="minorHAnsi"/>
        </w:rPr>
      </w:pPr>
      <w:r w:rsidRPr="00082596">
        <w:rPr>
          <w:rFonts w:eastAsiaTheme="minorHAnsi"/>
        </w:rPr>
        <w:t>Woillez, M., J. Rivoirard, and P. Petitgas. 2009. Notes on survey-based spatial indicators for monitoring fish populations. Aquatic Living Resources 22:155–164.</w:t>
      </w:r>
    </w:p>
    <w:p w14:paraId="11C94343" w14:textId="77777777" w:rsidR="00082596" w:rsidRPr="00082596" w:rsidRDefault="00082596" w:rsidP="00D26510">
      <w:pPr>
        <w:spacing w:line="480" w:lineRule="auto"/>
        <w:ind w:left="720" w:hanging="720"/>
        <w:rPr>
          <w:rFonts w:eastAsiaTheme="minorHAnsi"/>
        </w:rPr>
      </w:pPr>
      <w:r w:rsidRPr="00082596">
        <w:rPr>
          <w:rFonts w:eastAsiaTheme="minorHAnsi"/>
        </w:rPr>
        <w:t>Yackulic, C. B., R. Chandler, E. F. Zipkin, J. A. Royle, J. D. Nichols, E. H. Campbell Grant, and S. Veran. 2013. Presence-only modelling using MAXENT: When can we trust the inferences? 4:236–243.</w:t>
      </w:r>
    </w:p>
    <w:p w14:paraId="71262CCA" w14:textId="77777777" w:rsidR="00082596" w:rsidRPr="00082596" w:rsidRDefault="00082596" w:rsidP="00D26510">
      <w:pPr>
        <w:spacing w:line="480" w:lineRule="auto"/>
        <w:ind w:left="720" w:hanging="720"/>
        <w:rPr>
          <w:rFonts w:eastAsiaTheme="minorHAnsi"/>
        </w:rPr>
      </w:pPr>
      <w:r w:rsidRPr="00082596">
        <w:rPr>
          <w:rFonts w:eastAsiaTheme="minorHAnsi"/>
        </w:rPr>
        <w:t>Zuur, A. F., E. N. Ieno, N. Walker, A. A. Saveliev, and G. M. Smith. 2009. Mixed Effects Models and Extensions in Ecology with R, 1st edition. Springer, New York.</w:t>
      </w:r>
    </w:p>
    <w:p w14:paraId="4190A7F7" w14:textId="36FC8615" w:rsidR="00344523" w:rsidRPr="00D26510" w:rsidRDefault="00082596" w:rsidP="00D26510">
      <w:pPr>
        <w:spacing w:line="480" w:lineRule="auto"/>
        <w:rPr>
          <w:rFonts w:ascii="Times" w:hAnsi="Times"/>
        </w:rPr>
      </w:pPr>
      <w:r w:rsidRPr="00082596">
        <w:rPr>
          <w:rFonts w:eastAsiaTheme="minorHAnsi"/>
          <w:lang w:val="en-US"/>
        </w:rPr>
        <w:lastRenderedPageBreak/>
        <w:fldChar w:fldCharType="end"/>
      </w:r>
      <w:r w:rsidR="00344523">
        <w:t>APPENDIX TABLES</w:t>
      </w:r>
    </w:p>
    <w:p w14:paraId="1D78D7BE" w14:textId="0FA12D72" w:rsidR="0046021E" w:rsidRDefault="0046021E" w:rsidP="00D26510">
      <w:pPr>
        <w:spacing w:after="160" w:line="480"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535679"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535679"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535679"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535679"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51617391" w14:textId="0A26690F" w:rsidR="0046021E" w:rsidRDefault="0046021E" w:rsidP="00D26510">
      <w:pPr>
        <w:spacing w:after="160" w:line="480" w:lineRule="auto"/>
      </w:pPr>
    </w:p>
    <w:p w14:paraId="0D391DEF" w14:textId="436FBF16" w:rsidR="00344523" w:rsidRDefault="0008062F" w:rsidP="00D26510">
      <w:pPr>
        <w:spacing w:after="160" w:line="480"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proofErr w:type="spellStart"/>
            <w:r w:rsidRPr="006C048B">
              <w:rPr>
                <w:color w:val="000000"/>
              </w:rPr>
              <w:t>arrowtooth</w:t>
            </w:r>
            <w:proofErr w:type="spellEnd"/>
            <w:r w:rsidRPr="006C048B">
              <w:rPr>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proofErr w:type="spellStart"/>
            <w:r w:rsidRPr="006C048B">
              <w:rPr>
                <w:i/>
                <w:color w:val="000000"/>
              </w:rPr>
              <w:t>Atheresthes</w:t>
            </w:r>
            <w:proofErr w:type="spellEnd"/>
            <w:r w:rsidRPr="006C048B">
              <w:rPr>
                <w:i/>
                <w:color w:val="000000"/>
              </w:rPr>
              <w:t xml:space="preserve"> </w:t>
            </w:r>
            <w:proofErr w:type="spellStart"/>
            <w:r w:rsidRPr="006C048B">
              <w:rPr>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 xml:space="preserve">Raja </w:t>
            </w:r>
            <w:proofErr w:type="spellStart"/>
            <w:r w:rsidRPr="006C048B">
              <w:rPr>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proofErr w:type="spellStart"/>
            <w:r w:rsidRPr="006C048B">
              <w:rPr>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 xml:space="preserve">Sebastes </w:t>
            </w:r>
            <w:proofErr w:type="spellStart"/>
            <w:r w:rsidRPr="006C048B">
              <w:rPr>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 xml:space="preserve">Sebastes </w:t>
            </w:r>
            <w:proofErr w:type="spellStart"/>
            <w:r w:rsidRPr="006C048B">
              <w:rPr>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proofErr w:type="spellStart"/>
            <w:r w:rsidRPr="006C048B">
              <w:rPr>
                <w:color w:val="000000"/>
              </w:rPr>
              <w:t>darkblotched</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 xml:space="preserve">Sebastes </w:t>
            </w:r>
            <w:proofErr w:type="spellStart"/>
            <w:r w:rsidRPr="006C048B">
              <w:rPr>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proofErr w:type="spellStart"/>
            <w:r w:rsidRPr="006C048B">
              <w:rPr>
                <w:i/>
                <w:color w:val="000000"/>
              </w:rPr>
              <w:t>Microstomus</w:t>
            </w:r>
            <w:proofErr w:type="spellEnd"/>
            <w:r w:rsidRPr="006C048B">
              <w:rPr>
                <w:i/>
                <w:color w:val="000000"/>
              </w:rPr>
              <w:t xml:space="preserve"> </w:t>
            </w:r>
            <w:proofErr w:type="spellStart"/>
            <w:r w:rsidRPr="006C048B">
              <w:rPr>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proofErr w:type="spellStart"/>
            <w:r w:rsidRPr="006C048B">
              <w:rPr>
                <w:i/>
                <w:color w:val="000000"/>
              </w:rPr>
              <w:t>Parophrys</w:t>
            </w:r>
            <w:proofErr w:type="spellEnd"/>
            <w:r w:rsidRPr="006C048B">
              <w:rPr>
                <w:i/>
                <w:color w:val="000000"/>
              </w:rPr>
              <w:t xml:space="preserve"> </w:t>
            </w:r>
            <w:proofErr w:type="spellStart"/>
            <w:r w:rsidRPr="006C048B">
              <w:rPr>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proofErr w:type="spellStart"/>
            <w:r w:rsidRPr="006C048B">
              <w:rPr>
                <w:i/>
                <w:color w:val="000000"/>
              </w:rPr>
              <w:t>Ophiodon</w:t>
            </w:r>
            <w:proofErr w:type="spellEnd"/>
            <w:r w:rsidRPr="006C048B">
              <w:rPr>
                <w:i/>
                <w:color w:val="000000"/>
              </w:rPr>
              <w:t xml:space="preserve"> </w:t>
            </w:r>
            <w:proofErr w:type="spellStart"/>
            <w:r w:rsidRPr="006C048B">
              <w:rPr>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 xml:space="preserve">Raja </w:t>
            </w:r>
            <w:proofErr w:type="spellStart"/>
            <w:r w:rsidRPr="006C048B">
              <w:rPr>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proofErr w:type="spellStart"/>
            <w:r w:rsidRPr="006C048B">
              <w:rPr>
                <w:i/>
                <w:color w:val="000000"/>
              </w:rPr>
              <w:t>Hippoglossus</w:t>
            </w:r>
            <w:proofErr w:type="spellEnd"/>
            <w:r w:rsidRPr="006C048B">
              <w:rPr>
                <w:i/>
                <w:color w:val="000000"/>
              </w:rPr>
              <w:t xml:space="preserve"> </w:t>
            </w:r>
            <w:proofErr w:type="spellStart"/>
            <w:r w:rsidRPr="006C048B">
              <w:rPr>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 xml:space="preserve">Sebastes </w:t>
            </w:r>
            <w:proofErr w:type="spellStart"/>
            <w:r w:rsidRPr="006C048B">
              <w:rPr>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proofErr w:type="spellStart"/>
            <w:r w:rsidRPr="006C048B">
              <w:rPr>
                <w:color w:val="000000"/>
              </w:rPr>
              <w:t>petrale</w:t>
            </w:r>
            <w:proofErr w:type="spellEnd"/>
            <w:r w:rsidRPr="006C048B">
              <w:rPr>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proofErr w:type="spellStart"/>
            <w:r w:rsidRPr="006C048B">
              <w:rPr>
                <w:i/>
                <w:color w:val="000000"/>
              </w:rPr>
              <w:t>Eopsetta</w:t>
            </w:r>
            <w:proofErr w:type="spellEnd"/>
            <w:r w:rsidRPr="006C048B">
              <w:rPr>
                <w:i/>
                <w:color w:val="000000"/>
              </w:rPr>
              <w:t xml:space="preserve"> </w:t>
            </w:r>
            <w:proofErr w:type="spellStart"/>
            <w:r w:rsidRPr="006C048B">
              <w:rPr>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proofErr w:type="spellStart"/>
            <w:r w:rsidRPr="006C048B">
              <w:rPr>
                <w:i/>
                <w:color w:val="000000"/>
              </w:rPr>
              <w:t>Glyptocephalus</w:t>
            </w:r>
            <w:proofErr w:type="spellEnd"/>
            <w:r w:rsidRPr="006C048B">
              <w:rPr>
                <w:i/>
                <w:color w:val="000000"/>
              </w:rPr>
              <w:t xml:space="preserve"> </w:t>
            </w:r>
            <w:proofErr w:type="spellStart"/>
            <w:r w:rsidRPr="006C048B">
              <w:rPr>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proofErr w:type="spellStart"/>
            <w:r w:rsidRPr="006C048B">
              <w:rPr>
                <w:i/>
                <w:color w:val="000000"/>
              </w:rPr>
              <w:t>Anoplopoma</w:t>
            </w:r>
            <w:proofErr w:type="spellEnd"/>
            <w:r w:rsidRPr="006C048B">
              <w:rPr>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proofErr w:type="spellStart"/>
            <w:r w:rsidRPr="006C048B">
              <w:rPr>
                <w:i/>
                <w:color w:val="000000"/>
              </w:rPr>
              <w:t>Sebastolobus</w:t>
            </w:r>
            <w:proofErr w:type="spellEnd"/>
            <w:r w:rsidRPr="006C048B">
              <w:rPr>
                <w:i/>
                <w:color w:val="000000"/>
              </w:rPr>
              <w:t xml:space="preserve"> </w:t>
            </w:r>
            <w:proofErr w:type="spellStart"/>
            <w:r w:rsidRPr="006C048B">
              <w:rPr>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proofErr w:type="spellStart"/>
            <w:r w:rsidRPr="006C048B">
              <w:rPr>
                <w:i/>
                <w:color w:val="000000"/>
              </w:rPr>
              <w:t>Squalus</w:t>
            </w:r>
            <w:proofErr w:type="spellEnd"/>
            <w:r w:rsidRPr="006C048B">
              <w:rPr>
                <w:i/>
                <w:color w:val="000000"/>
              </w:rPr>
              <w:t xml:space="preserve"> </w:t>
            </w:r>
            <w:proofErr w:type="spellStart"/>
            <w:r w:rsidRPr="006C048B">
              <w:rPr>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proofErr w:type="spellStart"/>
            <w:r w:rsidRPr="006C048B">
              <w:rPr>
                <w:color w:val="000000"/>
              </w:rPr>
              <w:t>splitnose</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 xml:space="preserve">Sebastes </w:t>
            </w:r>
            <w:proofErr w:type="spellStart"/>
            <w:r w:rsidRPr="006C048B">
              <w:rPr>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proofErr w:type="spellStart"/>
            <w:r w:rsidRPr="006C048B">
              <w:rPr>
                <w:i/>
                <w:color w:val="000000"/>
              </w:rPr>
              <w:t>Hydrolagus</w:t>
            </w:r>
            <w:proofErr w:type="spellEnd"/>
            <w:r w:rsidRPr="006C048B">
              <w:rPr>
                <w:i/>
                <w:color w:val="000000"/>
              </w:rPr>
              <w:t xml:space="preserve"> </w:t>
            </w:r>
            <w:proofErr w:type="spellStart"/>
            <w:r w:rsidRPr="006C048B">
              <w:rPr>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 xml:space="preserve">Sebastes </w:t>
            </w:r>
            <w:proofErr w:type="spellStart"/>
            <w:r w:rsidRPr="006C048B">
              <w:rPr>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5EE470E4" w14:textId="07D7B92D" w:rsidR="00344523" w:rsidRDefault="00344523" w:rsidP="00D26510">
      <w:pPr>
        <w:spacing w:after="160" w:line="480"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proofErr w:type="spellStart"/>
            <w:r w:rsidRPr="006C048B">
              <w:rPr>
                <w:color w:val="000000"/>
              </w:rPr>
              <w:t>arrowtooth</w:t>
            </w:r>
            <w:proofErr w:type="spellEnd"/>
            <w:r w:rsidRPr="006C048B">
              <w:rPr>
                <w:color w:val="000000"/>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proofErr w:type="spellStart"/>
            <w:r w:rsidRPr="006C048B">
              <w:rPr>
                <w:color w:val="000000"/>
              </w:rPr>
              <w:t>bocaccio</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proofErr w:type="spellStart"/>
            <w:r w:rsidRPr="006C048B">
              <w:rPr>
                <w:color w:val="000000"/>
              </w:rPr>
              <w:t>darkblotched</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proofErr w:type="spellStart"/>
            <w:r w:rsidRPr="006C048B">
              <w:rPr>
                <w:color w:val="000000"/>
              </w:rPr>
              <w:t>petrale</w:t>
            </w:r>
            <w:proofErr w:type="spellEnd"/>
            <w:r w:rsidRPr="006C048B">
              <w:rPr>
                <w:color w:val="000000"/>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proofErr w:type="spellStart"/>
            <w:r w:rsidRPr="006C048B">
              <w:rPr>
                <w:color w:val="000000"/>
              </w:rPr>
              <w:t>splitnose</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6DFC1BF6" w14:textId="723D923D" w:rsidR="002776FC" w:rsidRDefault="002776FC">
      <w:pPr>
        <w:spacing w:after="160" w:line="259" w:lineRule="auto"/>
      </w:pPr>
      <w:r>
        <w:br w:type="page"/>
      </w:r>
    </w:p>
    <w:p w14:paraId="0689F0B3" w14:textId="3F0C9033" w:rsidR="00876800" w:rsidRDefault="00F62588" w:rsidP="00D26510">
      <w:pPr>
        <w:spacing w:after="160" w:line="480" w:lineRule="auto"/>
      </w:pPr>
      <w:r>
        <w:lastRenderedPageBreak/>
        <w:t>APPENDIX FIGURES</w:t>
      </w:r>
    </w:p>
    <w:p w14:paraId="27BF4CCC" w14:textId="373BAAF8" w:rsidR="00D26510" w:rsidRDefault="00D26510" w:rsidP="00D26510">
      <w:pPr>
        <w:spacing w:before="100" w:after="100" w:line="480" w:lineRule="auto"/>
        <w:rPr>
          <w:color w:val="000000"/>
        </w:rPr>
      </w:pPr>
      <w:r w:rsidRPr="007E3ED7">
        <w:rPr>
          <w:noProof/>
          <w:color w:val="000000"/>
          <w:lang w:val="en-US"/>
        </w:rPr>
        <w:drawing>
          <wp:inline distT="0" distB="0" distL="0" distR="0" wp14:anchorId="071AB3CE" wp14:editId="0C27788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3B88DD63" w14:textId="57EC8536" w:rsidR="00351CCF" w:rsidRDefault="00623C01" w:rsidP="00D26510">
      <w:pPr>
        <w:spacing w:before="100" w:after="100" w:line="480" w:lineRule="auto"/>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w:t>
      </w:r>
      <w:r w:rsidR="00260692">
        <w:rPr>
          <w:color w:val="000000"/>
        </w:rPr>
        <w:t xml:space="preserve">(with magnitude </w:t>
      </w:r>
      <w:proofErr w:type="gramStart"/>
      <w:r w:rsidR="00260692">
        <w:rPr>
          <w:color w:val="000000"/>
        </w:rPr>
        <w:t>B[</w:t>
      </w:r>
      <w:proofErr w:type="gramEnd"/>
      <w:r w:rsidR="00260692">
        <w:rPr>
          <w:color w:val="000000"/>
        </w:rPr>
        <w:t xml:space="preserve">1]) </w:t>
      </w:r>
      <w:r w:rsidR="005026FB">
        <w:rPr>
          <w:color w:val="000000"/>
        </w:rPr>
        <w:t>and varying degrees of inter-annual variability (</w:t>
      </w:r>
      <w:r w:rsidR="00260692">
        <w:rPr>
          <w:color w:val="000000"/>
        </w:rPr>
        <w:t>with magnitude determined by the random effect σ, the standard deviation</w:t>
      </w:r>
      <w:r w:rsidR="005026FB">
        <w:rPr>
          <w:color w:val="000000"/>
        </w:rPr>
        <w:t xml:space="preserve"> of the temporal random effects). </w:t>
      </w:r>
      <w:r w:rsidR="00F83F95">
        <w:rPr>
          <w:color w:val="000000"/>
        </w:rPr>
        <w:t xml:space="preserve">Two estimation models were fit to each of the 1000 </w:t>
      </w:r>
      <w:r w:rsidR="00F83F95">
        <w:rPr>
          <w:color w:val="000000"/>
        </w:rPr>
        <w:lastRenderedPageBreak/>
        <w:t xml:space="preserve">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414A6236" w14:textId="511F40FE" w:rsidR="007E3ED7" w:rsidRDefault="007E3ED7" w:rsidP="00D26510">
      <w:pPr>
        <w:spacing w:after="160" w:line="480" w:lineRule="auto"/>
        <w:rPr>
          <w:color w:val="000000"/>
        </w:rPr>
      </w:pPr>
    </w:p>
    <w:p w14:paraId="5F2DC0EA" w14:textId="2A3DEE48" w:rsidR="00B03C50" w:rsidRDefault="002451DF"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w:t>
      </w:r>
      <w:proofErr w:type="spellStart"/>
      <w:r w:rsidR="00CF6BCC">
        <w:t>coastwide</w:t>
      </w:r>
      <w:proofErr w:type="spellEnd"/>
      <w:r w:rsidR="00CF6BCC">
        <w:t>, whereas the colored lines represent the COGs for each unique biogeographic region (separated by Cape Mendocino, California</w:t>
      </w:r>
      <w:r w:rsidR="00082596">
        <w:t>,</w:t>
      </w:r>
      <w:r w:rsidR="00CF6BCC">
        <w:t xml:space="preserve"> in the north; Point Conception, California</w:t>
      </w:r>
      <w:r w:rsidR="00082596">
        <w:t>,</w:t>
      </w:r>
      <w:r w:rsidR="00CF6BCC">
        <w:t xml:space="preserve"> in the south). Line color represents the proportion of a species’ relative biomass in a given region.</w:t>
      </w:r>
      <w:r w:rsidR="00B87130" w:rsidRPr="00B87130">
        <w:t xml:space="preserve"> </w:t>
      </w:r>
      <w:r w:rsidR="00B87130">
        <w:t xml:space="preserve">Note that for Pacific Ocean Perch, the </w:t>
      </w:r>
      <w:proofErr w:type="spellStart"/>
      <w:r w:rsidR="00B87130">
        <w:t>coastwide</w:t>
      </w:r>
      <w:proofErr w:type="spellEnd"/>
      <w:r w:rsidR="00B87130">
        <w:t xml:space="preserve"> COG </w:t>
      </w:r>
      <w:r w:rsidR="0092666E">
        <w:t>time series</w:t>
      </w:r>
      <w:r w:rsidR="00B87130">
        <w:t xml:space="preserve"> is completely overlapped by the northern regional COG.</w:t>
      </w:r>
    </w:p>
    <w:p w14:paraId="2A8C65DE" w14:textId="31D91EA9" w:rsidR="00EC2C67" w:rsidRDefault="00EC2C67" w:rsidP="00D26510">
      <w:pPr>
        <w:spacing w:before="100" w:after="100" w:line="480" w:lineRule="auto"/>
      </w:pPr>
      <w:r>
        <w:t>[Figure attached as PDF]</w:t>
      </w:r>
    </w:p>
    <w:p w14:paraId="02BF0EC9" w14:textId="77777777" w:rsidR="00B87130" w:rsidRPr="00B87130" w:rsidRDefault="00B87130" w:rsidP="00D26510">
      <w:pPr>
        <w:spacing w:before="100" w:after="100" w:line="480" w:lineRule="auto"/>
      </w:pPr>
    </w:p>
    <w:p w14:paraId="2F3788B9" w14:textId="0BAAD385" w:rsidR="00F62588" w:rsidRDefault="005437A8" w:rsidP="00D26510">
      <w:pPr>
        <w:spacing w:before="100" w:after="100" w:line="480" w:lineRule="auto"/>
      </w:pPr>
      <w:r>
        <w:rPr>
          <w:color w:val="000000"/>
        </w:rPr>
        <w:t>Fig</w:t>
      </w:r>
      <w:r w:rsidR="00010478">
        <w:rPr>
          <w:color w:val="000000"/>
        </w:rPr>
        <w:t>.</w:t>
      </w:r>
      <w:r>
        <w:rPr>
          <w:color w:val="000000"/>
        </w:rPr>
        <w:t xml:space="preserve">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65B87A8B" w:rsidR="00EC2C67" w:rsidRPr="00EC2C67" w:rsidRDefault="00EC2C67" w:rsidP="00D26510">
      <w:pPr>
        <w:spacing w:before="100" w:after="100" w:line="480" w:lineRule="auto"/>
      </w:pPr>
      <w:r>
        <w:t>[Figure attached as PDF]</w:t>
      </w:r>
    </w:p>
    <w:sectPr w:rsidR="00EC2C67" w:rsidRPr="00EC2C67" w:rsidSect="00C62EA2">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CC06D3" w14:textId="77777777" w:rsidR="00535679" w:rsidRDefault="00535679" w:rsidP="00217012">
      <w:r>
        <w:separator/>
      </w:r>
    </w:p>
  </w:endnote>
  <w:endnote w:type="continuationSeparator" w:id="0">
    <w:p w14:paraId="336F80C2" w14:textId="77777777" w:rsidR="00535679" w:rsidRDefault="00535679"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34425D97" w:rsidR="00CA560C" w:rsidRDefault="00CA560C">
        <w:pPr>
          <w:pStyle w:val="Footer"/>
          <w:jc w:val="center"/>
        </w:pPr>
        <w:r>
          <w:fldChar w:fldCharType="begin"/>
        </w:r>
        <w:r>
          <w:instrText xml:space="preserve"> PAGE   \* MERGEFORMAT </w:instrText>
        </w:r>
        <w:r>
          <w:fldChar w:fldCharType="separate"/>
        </w:r>
        <w:r w:rsidR="00BA2C9A">
          <w:rPr>
            <w:noProof/>
          </w:rPr>
          <w:t>22</w:t>
        </w:r>
        <w:r>
          <w:rPr>
            <w:noProof/>
          </w:rPr>
          <w:fldChar w:fldCharType="end"/>
        </w:r>
      </w:p>
    </w:sdtContent>
  </w:sdt>
  <w:p w14:paraId="2FC5A1F1" w14:textId="77777777" w:rsidR="00CA560C" w:rsidRDefault="00CA56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74CA98" w14:textId="77777777" w:rsidR="00535679" w:rsidRDefault="00535679" w:rsidP="00217012">
      <w:r>
        <w:separator/>
      </w:r>
    </w:p>
  </w:footnote>
  <w:footnote w:type="continuationSeparator" w:id="0">
    <w:p w14:paraId="25BF0D0E" w14:textId="77777777" w:rsidR="00535679" w:rsidRDefault="00535679"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E1E"/>
    <w:rsid w:val="0006149E"/>
    <w:rsid w:val="00061FAB"/>
    <w:rsid w:val="000631C2"/>
    <w:rsid w:val="00065793"/>
    <w:rsid w:val="0007109D"/>
    <w:rsid w:val="0008062F"/>
    <w:rsid w:val="00082596"/>
    <w:rsid w:val="0008599B"/>
    <w:rsid w:val="000A122C"/>
    <w:rsid w:val="000A2173"/>
    <w:rsid w:val="000B1287"/>
    <w:rsid w:val="000B60E5"/>
    <w:rsid w:val="000B6DF1"/>
    <w:rsid w:val="000C6F4A"/>
    <w:rsid w:val="000C7459"/>
    <w:rsid w:val="000C7592"/>
    <w:rsid w:val="000D0C41"/>
    <w:rsid w:val="000D12CA"/>
    <w:rsid w:val="000D708C"/>
    <w:rsid w:val="000E1718"/>
    <w:rsid w:val="000F5680"/>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5AEA"/>
    <w:rsid w:val="001A7D16"/>
    <w:rsid w:val="001B140D"/>
    <w:rsid w:val="001B1D31"/>
    <w:rsid w:val="001B61C2"/>
    <w:rsid w:val="001B76A5"/>
    <w:rsid w:val="001C04EA"/>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20E6"/>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374FB"/>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6EF"/>
    <w:rsid w:val="00322EAF"/>
    <w:rsid w:val="0032387B"/>
    <w:rsid w:val="00326A21"/>
    <w:rsid w:val="00327AE6"/>
    <w:rsid w:val="0034298D"/>
    <w:rsid w:val="00343F2D"/>
    <w:rsid w:val="00344523"/>
    <w:rsid w:val="00346968"/>
    <w:rsid w:val="00351CCF"/>
    <w:rsid w:val="00357DAC"/>
    <w:rsid w:val="00366DFE"/>
    <w:rsid w:val="0037103B"/>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EAD"/>
    <w:rsid w:val="003C48F0"/>
    <w:rsid w:val="003C4A35"/>
    <w:rsid w:val="003C5091"/>
    <w:rsid w:val="003C71A3"/>
    <w:rsid w:val="003D1119"/>
    <w:rsid w:val="003D169F"/>
    <w:rsid w:val="003D16A7"/>
    <w:rsid w:val="003D219B"/>
    <w:rsid w:val="003E04B4"/>
    <w:rsid w:val="003E45C2"/>
    <w:rsid w:val="003E59C1"/>
    <w:rsid w:val="003F09BD"/>
    <w:rsid w:val="003F13F0"/>
    <w:rsid w:val="003F2D57"/>
    <w:rsid w:val="0040311A"/>
    <w:rsid w:val="004042A7"/>
    <w:rsid w:val="00404F89"/>
    <w:rsid w:val="00417C21"/>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381F"/>
    <w:rsid w:val="00495EAC"/>
    <w:rsid w:val="00496EAE"/>
    <w:rsid w:val="004A4795"/>
    <w:rsid w:val="004A6FCC"/>
    <w:rsid w:val="004B71F5"/>
    <w:rsid w:val="004C4BCF"/>
    <w:rsid w:val="004C533C"/>
    <w:rsid w:val="004D7731"/>
    <w:rsid w:val="004D7818"/>
    <w:rsid w:val="004E2E61"/>
    <w:rsid w:val="004E58CD"/>
    <w:rsid w:val="004E6F38"/>
    <w:rsid w:val="004F2DA7"/>
    <w:rsid w:val="004F3430"/>
    <w:rsid w:val="004F74C9"/>
    <w:rsid w:val="004F76ED"/>
    <w:rsid w:val="005026FB"/>
    <w:rsid w:val="00502B98"/>
    <w:rsid w:val="005124BE"/>
    <w:rsid w:val="0051393F"/>
    <w:rsid w:val="00515309"/>
    <w:rsid w:val="00515706"/>
    <w:rsid w:val="005209B4"/>
    <w:rsid w:val="00525DDF"/>
    <w:rsid w:val="00527CF7"/>
    <w:rsid w:val="00531139"/>
    <w:rsid w:val="0053567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17F8C"/>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804B4"/>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4795"/>
    <w:rsid w:val="00707886"/>
    <w:rsid w:val="00707973"/>
    <w:rsid w:val="0071148D"/>
    <w:rsid w:val="00713757"/>
    <w:rsid w:val="00715D1B"/>
    <w:rsid w:val="00724A51"/>
    <w:rsid w:val="00727F32"/>
    <w:rsid w:val="00737D5D"/>
    <w:rsid w:val="00737E44"/>
    <w:rsid w:val="007416CC"/>
    <w:rsid w:val="00751649"/>
    <w:rsid w:val="007529C1"/>
    <w:rsid w:val="00753F70"/>
    <w:rsid w:val="0076040C"/>
    <w:rsid w:val="007623F7"/>
    <w:rsid w:val="00762D9B"/>
    <w:rsid w:val="00763B35"/>
    <w:rsid w:val="00764BA2"/>
    <w:rsid w:val="00766166"/>
    <w:rsid w:val="00772CAE"/>
    <w:rsid w:val="007730D8"/>
    <w:rsid w:val="007735F2"/>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5D41"/>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C6821"/>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057E"/>
    <w:rsid w:val="009D1558"/>
    <w:rsid w:val="009D2558"/>
    <w:rsid w:val="009D3831"/>
    <w:rsid w:val="009E740E"/>
    <w:rsid w:val="009F440D"/>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518CB"/>
    <w:rsid w:val="00A51946"/>
    <w:rsid w:val="00A556E5"/>
    <w:rsid w:val="00A56B2E"/>
    <w:rsid w:val="00A60381"/>
    <w:rsid w:val="00A60C03"/>
    <w:rsid w:val="00A62F88"/>
    <w:rsid w:val="00A63541"/>
    <w:rsid w:val="00A64FED"/>
    <w:rsid w:val="00A66B4D"/>
    <w:rsid w:val="00A7110B"/>
    <w:rsid w:val="00A73D14"/>
    <w:rsid w:val="00A77853"/>
    <w:rsid w:val="00A82880"/>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D28B6"/>
    <w:rsid w:val="00AE5F00"/>
    <w:rsid w:val="00AE7966"/>
    <w:rsid w:val="00AF56A2"/>
    <w:rsid w:val="00AF6C2E"/>
    <w:rsid w:val="00AF73A8"/>
    <w:rsid w:val="00B03809"/>
    <w:rsid w:val="00B03C50"/>
    <w:rsid w:val="00B0437D"/>
    <w:rsid w:val="00B06BF9"/>
    <w:rsid w:val="00B06DFF"/>
    <w:rsid w:val="00B15C88"/>
    <w:rsid w:val="00B21799"/>
    <w:rsid w:val="00B21D6A"/>
    <w:rsid w:val="00B2491D"/>
    <w:rsid w:val="00B25A3D"/>
    <w:rsid w:val="00B279C9"/>
    <w:rsid w:val="00B27A54"/>
    <w:rsid w:val="00B40D5A"/>
    <w:rsid w:val="00B423BC"/>
    <w:rsid w:val="00B45260"/>
    <w:rsid w:val="00B56291"/>
    <w:rsid w:val="00B56634"/>
    <w:rsid w:val="00B6471E"/>
    <w:rsid w:val="00B676A7"/>
    <w:rsid w:val="00B769FF"/>
    <w:rsid w:val="00B83E62"/>
    <w:rsid w:val="00B87130"/>
    <w:rsid w:val="00B873B6"/>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464B"/>
    <w:rsid w:val="00CA5103"/>
    <w:rsid w:val="00CA5205"/>
    <w:rsid w:val="00CA560C"/>
    <w:rsid w:val="00CB2035"/>
    <w:rsid w:val="00CB31A2"/>
    <w:rsid w:val="00CB370B"/>
    <w:rsid w:val="00CB4A33"/>
    <w:rsid w:val="00CB4A97"/>
    <w:rsid w:val="00CC1162"/>
    <w:rsid w:val="00CC5AEB"/>
    <w:rsid w:val="00CE02FB"/>
    <w:rsid w:val="00CE619E"/>
    <w:rsid w:val="00CF1275"/>
    <w:rsid w:val="00CF17BA"/>
    <w:rsid w:val="00CF409B"/>
    <w:rsid w:val="00CF6BCC"/>
    <w:rsid w:val="00D000A1"/>
    <w:rsid w:val="00D12954"/>
    <w:rsid w:val="00D15182"/>
    <w:rsid w:val="00D22A8D"/>
    <w:rsid w:val="00D234E0"/>
    <w:rsid w:val="00D26510"/>
    <w:rsid w:val="00D3450E"/>
    <w:rsid w:val="00D42716"/>
    <w:rsid w:val="00D4616B"/>
    <w:rsid w:val="00D5130E"/>
    <w:rsid w:val="00D52ED7"/>
    <w:rsid w:val="00D53B89"/>
    <w:rsid w:val="00D66A11"/>
    <w:rsid w:val="00D66CB2"/>
    <w:rsid w:val="00D761D6"/>
    <w:rsid w:val="00D766A8"/>
    <w:rsid w:val="00D77304"/>
    <w:rsid w:val="00D868D0"/>
    <w:rsid w:val="00D90511"/>
    <w:rsid w:val="00D93260"/>
    <w:rsid w:val="00D93BDD"/>
    <w:rsid w:val="00DA0299"/>
    <w:rsid w:val="00DA0754"/>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34DAB"/>
    <w:rsid w:val="00E40D22"/>
    <w:rsid w:val="00E43D4C"/>
    <w:rsid w:val="00E5101B"/>
    <w:rsid w:val="00E52C8E"/>
    <w:rsid w:val="00E5611D"/>
    <w:rsid w:val="00E6142A"/>
    <w:rsid w:val="00E7285D"/>
    <w:rsid w:val="00E74658"/>
    <w:rsid w:val="00E81ACF"/>
    <w:rsid w:val="00E93F77"/>
    <w:rsid w:val="00E95A46"/>
    <w:rsid w:val="00E96AC2"/>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465"/>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github.com/fate-spatialindicators/spatial-trend"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7</Pages>
  <Words>28229</Words>
  <Characters>160909</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88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8</cp:revision>
  <dcterms:created xsi:type="dcterms:W3CDTF">2020-02-24T22:21:00Z</dcterms:created>
  <dcterms:modified xsi:type="dcterms:W3CDTF">2020-02-25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ZmZn1O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